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08CF1" w14:textId="77777777" w:rsidR="00FB6404" w:rsidRDefault="00E170EE" w:rsidP="00577E05">
      <w:pPr>
        <w:spacing w:after="0" w:line="240" w:lineRule="auto"/>
        <w:jc w:val="center"/>
        <w:rPr>
          <w:rFonts w:ascii="Times New Roman" w:hAnsi="Times New Roman" w:cs="Times New Roman"/>
          <w:b/>
          <w:sz w:val="24"/>
          <w:szCs w:val="24"/>
        </w:rPr>
      </w:pPr>
      <w:r w:rsidRPr="00E170EE">
        <w:rPr>
          <w:rFonts w:ascii="Times New Roman" w:hAnsi="Times New Roman" w:cs="Times New Roman"/>
          <w:b/>
          <w:sz w:val="24"/>
          <w:szCs w:val="24"/>
        </w:rPr>
        <w:t>FOBIA MAHASISWA DALAM MENGIKUTI MATA KULIAH PERPAJAKAN</w:t>
      </w:r>
    </w:p>
    <w:p w14:paraId="284BB3D9" w14:textId="77777777" w:rsidR="00577E05" w:rsidRDefault="00577E05" w:rsidP="00577E0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Elwiyani Army</w:t>
      </w:r>
    </w:p>
    <w:p w14:paraId="7B3F4B71" w14:textId="77777777" w:rsidR="00F26D41" w:rsidRDefault="00F26D41" w:rsidP="00577E0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iversitas Hasanuddin</w:t>
      </w:r>
    </w:p>
    <w:p w14:paraId="463E366C" w14:textId="77777777" w:rsidR="00F26D41" w:rsidRDefault="00000000" w:rsidP="00577E05">
      <w:pPr>
        <w:spacing w:after="0" w:line="240" w:lineRule="auto"/>
        <w:jc w:val="center"/>
        <w:rPr>
          <w:rFonts w:ascii="Times New Roman" w:hAnsi="Times New Roman" w:cs="Times New Roman"/>
          <w:b/>
          <w:sz w:val="24"/>
          <w:szCs w:val="24"/>
        </w:rPr>
      </w:pPr>
      <w:hyperlink r:id="rId6" w:history="1">
        <w:r w:rsidR="00F26D41" w:rsidRPr="003841C5">
          <w:rPr>
            <w:rStyle w:val="Hyperlink"/>
            <w:rFonts w:ascii="Times New Roman" w:hAnsi="Times New Roman" w:cs="Times New Roman"/>
            <w:b/>
            <w:sz w:val="24"/>
            <w:szCs w:val="24"/>
          </w:rPr>
          <w:t>elwiyaniiii@gmail.com</w:t>
        </w:r>
      </w:hyperlink>
    </w:p>
    <w:p w14:paraId="5BBA9730" w14:textId="77777777" w:rsidR="003C01BC" w:rsidRDefault="003C01BC" w:rsidP="00F26D41">
      <w:pPr>
        <w:spacing w:after="0" w:line="240" w:lineRule="auto"/>
        <w:rPr>
          <w:rFonts w:ascii="Times New Roman" w:hAnsi="Times New Roman" w:cs="Times New Roman"/>
          <w:b/>
          <w:sz w:val="24"/>
          <w:szCs w:val="24"/>
        </w:rPr>
      </w:pPr>
    </w:p>
    <w:p w14:paraId="2046F0FE" w14:textId="77777777" w:rsidR="00577E05" w:rsidRDefault="00577E05" w:rsidP="00577E05">
      <w:pPr>
        <w:spacing w:after="0" w:line="240" w:lineRule="auto"/>
        <w:jc w:val="center"/>
        <w:rPr>
          <w:rFonts w:ascii="Times New Roman" w:hAnsi="Times New Roman" w:cs="Times New Roman"/>
          <w:b/>
          <w:sz w:val="24"/>
          <w:szCs w:val="24"/>
        </w:rPr>
      </w:pPr>
    </w:p>
    <w:p w14:paraId="5C9810F8" w14:textId="77777777" w:rsidR="00577E05" w:rsidRPr="00E170EE" w:rsidRDefault="00577E05" w:rsidP="00577E05">
      <w:pPr>
        <w:spacing w:after="0" w:line="240" w:lineRule="auto"/>
        <w:jc w:val="center"/>
        <w:rPr>
          <w:rFonts w:ascii="Times New Roman" w:hAnsi="Times New Roman" w:cs="Times New Roman"/>
          <w:b/>
          <w:sz w:val="24"/>
          <w:szCs w:val="24"/>
        </w:rPr>
      </w:pPr>
    </w:p>
    <w:p w14:paraId="12B24A4C" w14:textId="77777777" w:rsidR="001E590A" w:rsidRPr="001E590A" w:rsidRDefault="00E170EE"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 xml:space="preserve">Abstrak </w:t>
      </w:r>
    </w:p>
    <w:p w14:paraId="50CFEBFC" w14:textId="199C0D2E" w:rsidR="00E170EE" w:rsidRPr="001E590A" w:rsidRDefault="00577E05" w:rsidP="001E590A">
      <w:p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Penelitian ini bertujuan untuk mengungkap dan menjelaskan makna fobia atau ketakutan mahasiswa dalam mengikuti mata kuliah perpajakan. Penelitian ini</w:t>
      </w:r>
      <w:r w:rsidR="00D75D3C" w:rsidRPr="001E590A">
        <w:rPr>
          <w:rFonts w:ascii="Times New Roman" w:hAnsi="Times New Roman" w:cs="Times New Roman"/>
          <w:sz w:val="24"/>
          <w:szCs w:val="24"/>
        </w:rPr>
        <w:t xml:space="preserve"> menggunakan metode kualitatif dengan pendekatan fenomenologi transendental. Jumlah informan  dalam penelitian ini berjumlah 5 mahasiswa. Untuk membentuk kesadaran informan dalam penelitian ini pengambilan datanya dilakukan dengan wawancara kepada 5 informan yaitu mahasiswa. Berdasarkan dari hasil penelitian bahwa makna fobia yang terungkap adalah fobia mahasiswa dalam mengikuti pembelajaran mata kuliah pajak merupakan bentuk ketakutan mahasiswa terhadap dosen , kurang paham materi ,dan metode pembelajaran yang diterapkan kurang menarik.</w:t>
      </w:r>
    </w:p>
    <w:p w14:paraId="6D2F1C5A" w14:textId="77777777" w:rsidR="001E590A" w:rsidRDefault="001E590A" w:rsidP="001E590A">
      <w:pPr>
        <w:spacing w:after="0" w:line="240" w:lineRule="auto"/>
        <w:jc w:val="both"/>
        <w:rPr>
          <w:rFonts w:ascii="Times New Roman" w:hAnsi="Times New Roman" w:cs="Times New Roman"/>
          <w:b/>
          <w:sz w:val="24"/>
          <w:szCs w:val="24"/>
        </w:rPr>
      </w:pPr>
    </w:p>
    <w:p w14:paraId="46BA1E7E" w14:textId="77777777" w:rsidR="001E590A" w:rsidRDefault="001E590A" w:rsidP="001E590A">
      <w:pPr>
        <w:spacing w:after="0" w:line="240" w:lineRule="auto"/>
        <w:jc w:val="both"/>
        <w:rPr>
          <w:rFonts w:ascii="Times New Roman" w:hAnsi="Times New Roman" w:cs="Times New Roman"/>
          <w:b/>
          <w:sz w:val="24"/>
          <w:szCs w:val="24"/>
        </w:rPr>
      </w:pPr>
    </w:p>
    <w:p w14:paraId="539CFFFB" w14:textId="435FA141" w:rsidR="00E170EE" w:rsidRPr="001E590A" w:rsidRDefault="00E170EE"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PENDAHULUAN</w:t>
      </w:r>
    </w:p>
    <w:p w14:paraId="49152D6E" w14:textId="77777777" w:rsidR="00E170EE" w:rsidRPr="001E590A" w:rsidRDefault="00E170EE"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Pajak mempunyai peranan yang sangat penting bagi negara. Salah satu sumber pemasukan negara ialah dari bidang perpajakan. Pajak digunakan oleh pemerintah untuk pembiayaan pembangunan nasional. Pajak merupakan iuran masyarakat yang digunakan untuk pembangunan negara dan untuk meningkatkan kesejahteraan masyarakat melalui perbaikan dan penambahan layanan publik, seperti pembangunan jalan, jembatan, fasilitas jalan, dan fasilitas umum lainnya. Kepatuhan wajib pajak merupakan faktor penting dalam merealisasikan target penerimaan pajak.  Semakin tinggi kepatuhan wajib pajak, maka penerimaan pajak akan semakin meningkat, demikian pula sebaliknya. Tinggi rendahnya wajib pajak dalam mematuhi kewajiban perpajakannya diperngaruhi oleh beberapa faktor, diantaranya adalah kesadaran wajib pajak dan persepsi wajib pajak tentang sanksi perpajakan. Pemahaman tentang pajak serta kesungguhan wajib pajak untuk melaporkan dan membayar kewajiban perpajakannya dapat mencerminkan tingkat kesadaran wajib pajak.</w:t>
      </w:r>
      <w:r w:rsidRPr="001E590A">
        <w:rPr>
          <w:rFonts w:ascii="Times New Roman" w:hAnsi="Times New Roman" w:cs="Times New Roman"/>
          <w:sz w:val="24"/>
          <w:szCs w:val="24"/>
        </w:rPr>
        <w:fldChar w:fldCharType="begin" w:fldLock="1"/>
      </w:r>
      <w:r w:rsidR="007B5B65" w:rsidRPr="001E590A">
        <w:rPr>
          <w:rFonts w:ascii="Times New Roman" w:hAnsi="Times New Roman" w:cs="Times New Roman"/>
          <w:sz w:val="24"/>
          <w:szCs w:val="24"/>
        </w:rPr>
        <w:instrText>ADDIN CSL_CITATION {"citationItems":[{"id":"ITEM-1","itemData":{"author":[{"dropping-particle":"","family":"Perpajakan","given":"D A N Sosialisasi","non-dropping-particle":"","parse-names":false,"suffix":""},{"dropping-particle":"","family":"Abadiyah","given":"Siti Khusnul","non-dropping-particle":"","parse-names":false,"suffix":""}],"id":"ITEM-1","issued":{"date-parts":[["2020"]]},"title":"Penerapan E-Filing Sekolah Tinggi Ilmu Ekonomi Indonesia Jakarta 2020 Pernyataan Keaslian Skripsi","type":"article-journal"},"uris":["http://www.mendeley.com/documents/?uuid=5ede698a-64c4-4ce9-be1e-181f1a195cab"]}],"mendeley":{"formattedCitation":"(Perpajakan and Abadiyah 2020)","plainTextFormattedCitation":"(Perpajakan and Abadiyah 2020)","previouslyFormattedCitation":"(Perpajakan and Abadiyah 2020)"},"properties":{"noteIndex":0},"schema":"https://github.com/citation-style-language/schema/raw/master/csl-citation.json"}</w:instrText>
      </w:r>
      <w:r w:rsidRPr="001E590A">
        <w:rPr>
          <w:rFonts w:ascii="Times New Roman" w:hAnsi="Times New Roman" w:cs="Times New Roman"/>
          <w:sz w:val="24"/>
          <w:szCs w:val="24"/>
        </w:rPr>
        <w:fldChar w:fldCharType="separate"/>
      </w:r>
      <w:r w:rsidRPr="001E590A">
        <w:rPr>
          <w:rFonts w:ascii="Times New Roman" w:hAnsi="Times New Roman" w:cs="Times New Roman"/>
          <w:noProof/>
          <w:sz w:val="24"/>
          <w:szCs w:val="24"/>
        </w:rPr>
        <w:t>(Perpajakan and Abadiyah 2020)</w:t>
      </w:r>
      <w:r w:rsidRPr="001E590A">
        <w:rPr>
          <w:rFonts w:ascii="Times New Roman" w:hAnsi="Times New Roman" w:cs="Times New Roman"/>
          <w:sz w:val="24"/>
          <w:szCs w:val="24"/>
        </w:rPr>
        <w:fldChar w:fldCharType="end"/>
      </w:r>
    </w:p>
    <w:p w14:paraId="4C7CA85B" w14:textId="77777777" w:rsidR="00AC58EC" w:rsidRPr="001E590A" w:rsidRDefault="00AC58EC"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Pajak merupakan solusi utama bagi negara dalam mengatasi pembiayaan yang diperlukan dalam menyelenggarakan pemerintahan. Pemerintah harus berkomitmen meningkatkan kesadaran masyarakat dalam melakukan kepatuhan pembayaran pajak. Namun dengan maraknya kasus oleh oknum aparat pajak, telah mengikis rasa kepercayaan masyarakat.</w:t>
      </w:r>
    </w:p>
    <w:p w14:paraId="65538B44" w14:textId="77777777" w:rsidR="00AC58EC" w:rsidRPr="001E590A" w:rsidRDefault="00AC58EC"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 xml:space="preserve">Kepercayaan masyarakat terhadap aparat pemungut pajak menurun yang disebabkan banyaknya kasus penyelewengan yang terjadi semisal terjadinya korupsi, penggelapan pajak, adanya kerjasama antara wajib pajak dan aparat pajak terkait dengan manipulasi jumlah pajak yang dibayarkan. Pajak merupakan solusi utama bagi negara dalam mengatasi pembiayaan yang diperlukan dalam menyelenggarakan pemerintahan. Pemerintah harus berkomitmen meningkatkan kesadaran masyarakat dalam melakukan kepatuhan pembayaran pajak. Aparat pemungut pajak harus menunjukkan integritas, komitmen, kompetensinya dalam melaksanakan tugasnya dalam pemungutan pajak. Dalam membangun kepercayaan masyarakat terhadap aparat pemungut pajak, pemerintah harus konsisten menerapkan good governance, transparansi, citra sumber daya manusia, pelaksanaan pengawasan/audit yang transparan baik dari internal maupun eksternal. Tingkat kepercayaan masyarakat terhadap </w:t>
      </w:r>
      <w:r w:rsidRPr="001E590A">
        <w:rPr>
          <w:rFonts w:ascii="Times New Roman" w:hAnsi="Times New Roman" w:cs="Times New Roman"/>
          <w:sz w:val="24"/>
          <w:szCs w:val="24"/>
        </w:rPr>
        <w:lastRenderedPageBreak/>
        <w:t>aparat pemungut pajak menjadi faktor yang sangat menentukan dalam meningkatkan kepatuhan dan kesadaran masyarakat dalam melakukan pembayaran pajak.</w:t>
      </w:r>
    </w:p>
    <w:p w14:paraId="5112923C" w14:textId="77777777" w:rsidR="00AC58EC" w:rsidRPr="001E590A" w:rsidRDefault="00AC58EC"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Baru-baru ini kita dikejutkan dengan adanya berita yang melanda lembaga yang bertugas dalam pemungutan pajak sebagai sumber penerimaan negara yang terbesar. Lembaga tersebut adalah Direktorat Jenderal Pajak yang dibawah naungan Kementerian Keuangan Republik Indonesia. Seperti ungkapan “sepandai-pandainya kita menyimpan bangkai, suatu saat akan terungkap juga”. Sama dengan kasus yang menimpa Rafael Alun Trisambodo yang merupakan pejabat eselon III di Ditjen Pajak, dimana yang menyita perhatian public terhadap kekayaan yang dimilkinya bukan berasal dari dirinya sendiri, melainkan dari anaknya Mario Dandy Satrio. Kasus ini berawal dari penganiayaan yang dilakukan Mario (anak dari pejabat Ditjen Pajak terhadap David yang merupakan anak dari Pengurus Pusat GP Ansor). Kasus ini menjadi berbuntut panjang sampai masyarakat mencari tau bagaimana gaya hidup keseharian yang dilakoni Mario sebagai anak dari seorang pejabat di Ditjen Pajak melalui media sosial yang dimilikinya. Dari hasil akun media sosialnya diperlihatkan bahwa Mario menampilkan gaya hidup mewah di tengah kondisi masyarakat yang memprihatinkan saat ini sampai pada akhirnya terseret ke Bapaknya yaitu Rafael Alun Trisambodo.</w:t>
      </w:r>
    </w:p>
    <w:p w14:paraId="5080DC2A" w14:textId="77777777" w:rsidR="00AC58EC" w:rsidRPr="001E590A" w:rsidRDefault="00AC58EC" w:rsidP="001E590A">
      <w:pPr>
        <w:spacing w:after="0" w:line="240" w:lineRule="auto"/>
        <w:ind w:firstLine="567"/>
        <w:jc w:val="both"/>
        <w:rPr>
          <w:rStyle w:val="Hyperlink"/>
          <w:rFonts w:ascii="Times New Roman" w:hAnsi="Times New Roman" w:cs="Times New Roman"/>
          <w:color w:val="auto"/>
          <w:sz w:val="24"/>
          <w:szCs w:val="24"/>
        </w:rPr>
      </w:pPr>
      <w:r w:rsidRPr="001E590A">
        <w:rPr>
          <w:rFonts w:ascii="Times New Roman" w:hAnsi="Times New Roman" w:cs="Times New Roman"/>
          <w:sz w:val="24"/>
          <w:szCs w:val="24"/>
        </w:rPr>
        <w:t>Belum lagi kasus Rafael tuntas, datang lagi kasus terkait dengan adanya temuan terkait transaksi yang janggal senilai 300 triliun di Kementerian Keuangan yang diungkapkan oleh Mahfud MD yang selaku Menteri Koordinator Bidang politik, Hukum dan Keamanan dalam sebuah acara di Universitas Gajah Mada Yogyakarta (Tempo.Co, 2023). Tanggapan dari Inspekorat Jenderal Kementerian Keuangan terkait dengan kasus tersebut adalah bahwa transaksi yang mencurigakan sebesar 300 triliun tersebut bukanlah korupsi maupun tindak pidana pencucian uang melainkan transaksi itu merupakan hasil temuan dari Pusat Pelaporan dan Analisis Transaksi Keuangan (PPATK). Dengan kata lain bahwa angka yang 300 triliun tersebut bukanlah angka korupsi ataupun tindak pidana pencucian uang yang dilakukan oleh pegawai di Kementerian Keuangan.Kasus atau pun isu yang menerpa ditjen pajak tersebut akan berimbas pada kepercayaan masyarakat yang menurun dan bahkan menjadi enggan untuk melakukan pelaporan pajak sampai pembayaran pajak yang pada akhirnya dapat menurunkan penerimaan pajak dari yang ditargetkan pada akhir tahun ini yaitu 1.718 triliun.</w:t>
      </w:r>
      <w:hyperlink r:id="rId7" w:history="1">
        <w:r w:rsidRPr="001E590A">
          <w:rPr>
            <w:rStyle w:val="Hyperlink"/>
            <w:rFonts w:ascii="Times New Roman" w:hAnsi="Times New Roman" w:cs="Times New Roman"/>
            <w:color w:val="auto"/>
            <w:sz w:val="24"/>
            <w:szCs w:val="24"/>
          </w:rPr>
          <w:t>https://www.uinsyahada.ac.id/permasalahan-yang-melanda-ditjen-pajak-dan-kepercayaan-masyarakat/</w:t>
        </w:r>
      </w:hyperlink>
    </w:p>
    <w:p w14:paraId="7A8B2553" w14:textId="77777777" w:rsidR="00FF59A3" w:rsidRPr="001E590A" w:rsidRDefault="00FF59A3" w:rsidP="001E590A">
      <w:pPr>
        <w:spacing w:after="0" w:line="240" w:lineRule="auto"/>
        <w:ind w:firstLine="567"/>
        <w:jc w:val="both"/>
        <w:rPr>
          <w:rFonts w:ascii="Times New Roman" w:hAnsi="Times New Roman" w:cs="Times New Roman"/>
          <w:sz w:val="24"/>
          <w:szCs w:val="24"/>
        </w:rPr>
      </w:pPr>
      <w:r w:rsidRPr="001E590A">
        <w:rPr>
          <w:rStyle w:val="Hyperlink"/>
          <w:rFonts w:ascii="Times New Roman" w:hAnsi="Times New Roman" w:cs="Times New Roman"/>
          <w:color w:val="auto"/>
          <w:sz w:val="24"/>
          <w:szCs w:val="24"/>
          <w:u w:val="none"/>
        </w:rPr>
        <w:t xml:space="preserve">Dari kasus diatas lalu dikaitkan dalam penelitian yang dilakukan oleh </w:t>
      </w:r>
      <w:r w:rsidR="00684423" w:rsidRPr="001E590A">
        <w:rPr>
          <w:rStyle w:val="Hyperlink"/>
          <w:rFonts w:ascii="Times New Roman" w:hAnsi="Times New Roman" w:cs="Times New Roman"/>
          <w:color w:val="auto"/>
          <w:sz w:val="24"/>
          <w:szCs w:val="24"/>
          <w:u w:val="none"/>
        </w:rPr>
        <w:fldChar w:fldCharType="begin" w:fldLock="1"/>
      </w:r>
      <w:r w:rsidR="00D574E1" w:rsidRPr="001E590A">
        <w:rPr>
          <w:rStyle w:val="Hyperlink"/>
          <w:rFonts w:ascii="Times New Roman" w:hAnsi="Times New Roman" w:cs="Times New Roman"/>
          <w:color w:val="auto"/>
          <w:sz w:val="24"/>
          <w:szCs w:val="24"/>
          <w:u w:val="none"/>
        </w:rPr>
        <w:instrText>ADDIN CSL_CITATION {"citationItems":[{"id":"ITEM-1","itemData":{"DOI":"10.35606/jabm.v27i1.550","ISSN":"0854-4190","abstract":"This study aims to understand the perception of taxpayers after corruption cases involving tax officials in Indonesia. This research uses Mixed Method. Beginning with the PLS test which shows that perceptions of taxpayers have a negative effect on taxpayer obedience. Furthermore, phenomenology is used to further reveal taxpayer compliance. The result there are 3 understandings, namely (1) The image of Indonesian taxation has deteriorated, such as \"has fallen on the stairs\"; (2) The phenomenon of corruption cases by tax officials opens the eyes of taxpayers and impacts the behavior of taxpayers; and (3) Understanding that Tax, between the state and God. This study also shows that the perception of the Indonesian people about the world of taxation before the existence of corruption cases has been bad and after the emergence of corruption cases taxpayers are increasingly open to the world of Indonesian taxation. A bad perception does not necessarily make taxpayers disobedient , because taxpayers still have the desire to follow the orders of the State and God","author":[{"dropping-particle":"","family":"Sari","given":"Dian Purnama","non-dropping-particle":"","parse-names":false,"suffix":""}],"container-title":"Akutansi Bisnis &amp; Manajemen ( ABM )","id":"ITEM-1","issue":"1","issued":{"date-parts":[["2020"]]},"page":"15","title":"Persepsi Wajib Pajak Terhadap Citra Perpajakan Indonesia Setelah Fenomena Kasus Korupsi Pajak","type":"article-journal","volume":"27"},"uris":["http://www.mendeley.com/documents/?uuid=6cd63b4e-22c7-41f4-b264-a06682c01f01"]}],"mendeley":{"formattedCitation":"(Sari 2020)","plainTextFormattedCitation":"(Sari 2020)","previouslyFormattedCitation":"(D. P. Sari 2020)"},"properties":{"noteIndex":0},"schema":"https://github.com/citation-style-language/schema/raw/master/csl-citation.json"}</w:instrText>
      </w:r>
      <w:r w:rsidR="00684423" w:rsidRPr="001E590A">
        <w:rPr>
          <w:rStyle w:val="Hyperlink"/>
          <w:rFonts w:ascii="Times New Roman" w:hAnsi="Times New Roman" w:cs="Times New Roman"/>
          <w:color w:val="auto"/>
          <w:sz w:val="24"/>
          <w:szCs w:val="24"/>
          <w:u w:val="none"/>
        </w:rPr>
        <w:fldChar w:fldCharType="separate"/>
      </w:r>
      <w:r w:rsidR="00D574E1" w:rsidRPr="001E590A">
        <w:rPr>
          <w:rStyle w:val="Hyperlink"/>
          <w:rFonts w:ascii="Times New Roman" w:hAnsi="Times New Roman" w:cs="Times New Roman"/>
          <w:noProof/>
          <w:color w:val="auto"/>
          <w:sz w:val="24"/>
          <w:szCs w:val="24"/>
          <w:u w:val="none"/>
        </w:rPr>
        <w:t>(Sari 2020)</w:t>
      </w:r>
      <w:r w:rsidR="00684423" w:rsidRPr="001E590A">
        <w:rPr>
          <w:rStyle w:val="Hyperlink"/>
          <w:rFonts w:ascii="Times New Roman" w:hAnsi="Times New Roman" w:cs="Times New Roman"/>
          <w:color w:val="auto"/>
          <w:sz w:val="24"/>
          <w:szCs w:val="24"/>
          <w:u w:val="none"/>
        </w:rPr>
        <w:fldChar w:fldCharType="end"/>
      </w:r>
      <w:r w:rsidR="00684423" w:rsidRPr="001E590A">
        <w:rPr>
          <w:rStyle w:val="Hyperlink"/>
          <w:rFonts w:ascii="Times New Roman" w:hAnsi="Times New Roman" w:cs="Times New Roman"/>
          <w:color w:val="auto"/>
          <w:sz w:val="24"/>
          <w:szCs w:val="24"/>
          <w:u w:val="none"/>
        </w:rPr>
        <w:t xml:space="preserve"> </w:t>
      </w:r>
      <w:r w:rsidRPr="001E590A">
        <w:rPr>
          <w:rStyle w:val="Hyperlink"/>
          <w:rFonts w:ascii="Times New Roman" w:hAnsi="Times New Roman" w:cs="Times New Roman"/>
          <w:color w:val="auto"/>
          <w:sz w:val="24"/>
          <w:szCs w:val="24"/>
          <w:u w:val="none"/>
        </w:rPr>
        <w:t xml:space="preserve">yang menyatakan bahwa </w:t>
      </w:r>
      <w:r w:rsidR="00684423" w:rsidRPr="001E590A">
        <w:rPr>
          <w:rStyle w:val="Hyperlink"/>
          <w:rFonts w:ascii="Times New Roman" w:hAnsi="Times New Roman" w:cs="Times New Roman"/>
          <w:color w:val="auto"/>
          <w:sz w:val="24"/>
          <w:szCs w:val="24"/>
          <w:u w:val="none"/>
        </w:rPr>
        <w:t>kasus-kasus penyelewengan dalam pemungutan pajak, seperti korupsi dan penggelapan, dapat menciptakan citra negatif terhadap aparat pajak. Mahasiswa yang mengikuti mata kuliah pajak mungkin merasa cemas atau takut bahwa mereka akan berurusan dengan situasi serupa di masa depan, yang dapat memperkuat fobia mereka terhadap mata kuliah tersebut.</w:t>
      </w:r>
    </w:p>
    <w:p w14:paraId="4723DAD6" w14:textId="77777777" w:rsidR="00E170EE" w:rsidRPr="001E590A" w:rsidRDefault="00E170EE"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Mata kuliah perpajakan ini sangat penting untuk proses pembelajaran khususnya di bidang perpajakan dan untuk memperoleh lulusan</w:t>
      </w:r>
      <w:r w:rsidR="00AC58EC" w:rsidRPr="001E590A">
        <w:rPr>
          <w:rFonts w:ascii="Times New Roman" w:hAnsi="Times New Roman" w:cs="Times New Roman"/>
          <w:sz w:val="24"/>
          <w:szCs w:val="24"/>
        </w:rPr>
        <w:t xml:space="preserve"> yang berkualitas dan memahami. Mahasiswa</w:t>
      </w:r>
      <w:r w:rsidRPr="001E590A">
        <w:rPr>
          <w:rFonts w:ascii="Times New Roman" w:hAnsi="Times New Roman" w:cs="Times New Roman"/>
          <w:sz w:val="24"/>
          <w:szCs w:val="24"/>
        </w:rPr>
        <w:t xml:space="preserve"> juga memerlukan</w:t>
      </w:r>
      <w:r w:rsidR="00AF590C" w:rsidRPr="001E590A">
        <w:rPr>
          <w:rFonts w:ascii="Times New Roman" w:hAnsi="Times New Roman" w:cs="Times New Roman"/>
          <w:sz w:val="24"/>
          <w:szCs w:val="24"/>
        </w:rPr>
        <w:t xml:space="preserve"> dorongan dari dirinya sendiri.</w:t>
      </w:r>
      <w:r w:rsidRPr="001E590A">
        <w:rPr>
          <w:rFonts w:ascii="Times New Roman" w:hAnsi="Times New Roman" w:cs="Times New Roman"/>
          <w:sz w:val="24"/>
          <w:szCs w:val="24"/>
        </w:rPr>
        <w:t>Tujuan umum dari motivasi adalah menggerakkan atau menggugah seseorang agar me</w:t>
      </w:r>
      <w:r w:rsidR="00684423" w:rsidRPr="001E590A">
        <w:rPr>
          <w:rFonts w:ascii="Times New Roman" w:hAnsi="Times New Roman" w:cs="Times New Roman"/>
          <w:sz w:val="24"/>
          <w:szCs w:val="24"/>
        </w:rPr>
        <w:t>mpunyai keinginan</w:t>
      </w:r>
      <w:r w:rsidRPr="001E590A">
        <w:rPr>
          <w:rFonts w:ascii="Times New Roman" w:hAnsi="Times New Roman" w:cs="Times New Roman"/>
          <w:sz w:val="24"/>
          <w:szCs w:val="24"/>
        </w:rPr>
        <w:t xml:space="preserve"> untuk melakukan sesuatu guna mencapai suatu hasil</w:t>
      </w:r>
      <w:r w:rsidR="00AF590C" w:rsidRPr="001E590A">
        <w:rPr>
          <w:rFonts w:ascii="Times New Roman" w:hAnsi="Times New Roman" w:cs="Times New Roman"/>
          <w:sz w:val="24"/>
          <w:szCs w:val="24"/>
        </w:rPr>
        <w:t xml:space="preserve"> atau mencapai tujuan tertentu.</w:t>
      </w:r>
      <w:r w:rsidRPr="001E590A">
        <w:rPr>
          <w:rFonts w:ascii="Times New Roman" w:hAnsi="Times New Roman" w:cs="Times New Roman"/>
          <w:sz w:val="24"/>
          <w:szCs w:val="24"/>
        </w:rPr>
        <w:t>Tingkat pemahaman seorang mahasiswa mengenai pajak ditentukan oleh seberapa baik ia mema</w:t>
      </w:r>
      <w:r w:rsidR="00AF590C" w:rsidRPr="001E590A">
        <w:rPr>
          <w:rFonts w:ascii="Times New Roman" w:hAnsi="Times New Roman" w:cs="Times New Roman"/>
          <w:sz w:val="24"/>
          <w:szCs w:val="24"/>
        </w:rPr>
        <w:t xml:space="preserve">hami materi yang dipelajarinya.Ilmu akuntansi yang </w:t>
      </w:r>
      <w:r w:rsidRPr="001E590A">
        <w:rPr>
          <w:rFonts w:ascii="Times New Roman" w:hAnsi="Times New Roman" w:cs="Times New Roman"/>
          <w:sz w:val="24"/>
          <w:szCs w:val="24"/>
        </w:rPr>
        <w:t>diperoleh dapat diterapkan dalam kehidupan bermasyarakat dan dipraktekkan di dunia kerja sehingga dapat mempe</w:t>
      </w:r>
      <w:r w:rsidR="00AF590C" w:rsidRPr="001E590A">
        <w:rPr>
          <w:rFonts w:ascii="Times New Roman" w:hAnsi="Times New Roman" w:cs="Times New Roman"/>
          <w:sz w:val="24"/>
          <w:szCs w:val="24"/>
        </w:rPr>
        <w:t xml:space="preserve">lajari dan memahami perpajakan. </w:t>
      </w:r>
      <w:r w:rsidRPr="001E590A">
        <w:rPr>
          <w:rFonts w:ascii="Times New Roman" w:hAnsi="Times New Roman" w:cs="Times New Roman"/>
          <w:sz w:val="24"/>
          <w:szCs w:val="24"/>
        </w:rPr>
        <w:t>Perguruan tinggi mempunyai peranan yang sangat strategis dalam pengembangan sumber daya manusia melalui pendidikan tinggi.</w:t>
      </w:r>
    </w:p>
    <w:p w14:paraId="458F1CFB" w14:textId="77777777" w:rsidR="00D574E1" w:rsidRPr="001E590A" w:rsidRDefault="00D574E1"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 xml:space="preserve">Tujuan mengambil judul tersebut dalam konteks kasus diatas adalah untuk menyelidiki bagaimana ketakutan atau kecemasan mahasiswa terhadap mata kuliah pajak dipebgaruhi </w:t>
      </w:r>
      <w:r w:rsidRPr="001E590A">
        <w:rPr>
          <w:rFonts w:ascii="Times New Roman" w:hAnsi="Times New Roman" w:cs="Times New Roman"/>
          <w:sz w:val="24"/>
          <w:szCs w:val="24"/>
        </w:rPr>
        <w:lastRenderedPageBreak/>
        <w:t>oleh kondisi lingkungan yaang mengarah pada penurunan kepercayaan terhadap aparat pemungut pajak ataukah ada faktor-faktor lain yang mempengaruhinya.</w:t>
      </w:r>
    </w:p>
    <w:p w14:paraId="1E57AFD6" w14:textId="77777777" w:rsidR="00D75D3C" w:rsidRPr="001E590A" w:rsidRDefault="00D75D3C" w:rsidP="001E590A">
      <w:pPr>
        <w:spacing w:after="0" w:line="240" w:lineRule="auto"/>
        <w:ind w:firstLine="567"/>
        <w:jc w:val="both"/>
        <w:rPr>
          <w:rFonts w:ascii="Times New Roman" w:hAnsi="Times New Roman" w:cs="Times New Roman"/>
          <w:sz w:val="24"/>
          <w:szCs w:val="24"/>
        </w:rPr>
      </w:pPr>
    </w:p>
    <w:p w14:paraId="250178BD" w14:textId="77777777" w:rsidR="00A359DC" w:rsidRPr="001E590A" w:rsidRDefault="00D75D3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Rumusan Masalah</w:t>
      </w:r>
    </w:p>
    <w:p w14:paraId="4481B5E3" w14:textId="77777777" w:rsidR="00A359DC" w:rsidRPr="001E590A" w:rsidRDefault="00A359DC"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Berdasarkan uraian dari latar belakang diatas, maka rumusan masalah dalam penelitian ini adalah “Bagaimana memaknai fobia atau ketakutan mahasiswa dalam mengikuti mata kuliah perpajakan?”</w:t>
      </w:r>
    </w:p>
    <w:p w14:paraId="3F2BAD64" w14:textId="77777777" w:rsidR="00A359DC" w:rsidRPr="001E590A" w:rsidRDefault="00D75D3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Tujuan</w:t>
      </w:r>
    </w:p>
    <w:p w14:paraId="09A7ACB3" w14:textId="77777777" w:rsidR="00577E05" w:rsidRPr="001E590A" w:rsidRDefault="00A359DC"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Berdasarkan pada rumusan masalah yang telah disebutkan diatas, maka penelitian ini bertujuan untuk mengungkap dan menjelaskan makna fobia atau</w:t>
      </w:r>
      <w:r w:rsidR="00577E05" w:rsidRPr="001E590A">
        <w:rPr>
          <w:rFonts w:ascii="Times New Roman" w:hAnsi="Times New Roman" w:cs="Times New Roman"/>
          <w:sz w:val="24"/>
          <w:szCs w:val="24"/>
        </w:rPr>
        <w:t xml:space="preserve"> </w:t>
      </w:r>
      <w:r w:rsidRPr="001E590A">
        <w:rPr>
          <w:rFonts w:ascii="Times New Roman" w:hAnsi="Times New Roman" w:cs="Times New Roman"/>
          <w:sz w:val="24"/>
          <w:szCs w:val="24"/>
        </w:rPr>
        <w:t>ketakutan mahasiswa dalam mengikuti mata kuliah perpajakan.</w:t>
      </w:r>
    </w:p>
    <w:p w14:paraId="0098FA91" w14:textId="77777777" w:rsidR="00A359DC" w:rsidRPr="001E590A" w:rsidRDefault="00D75D3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Manfaat</w:t>
      </w:r>
    </w:p>
    <w:p w14:paraId="07D12E3F" w14:textId="77777777" w:rsidR="00A359DC" w:rsidRPr="001E590A" w:rsidRDefault="00A359DC" w:rsidP="001E590A">
      <w:pPr>
        <w:pStyle w:val="ListParagraph"/>
        <w:numPr>
          <w:ilvl w:val="0"/>
          <w:numId w:val="1"/>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Manfaat Teoritis</w:t>
      </w:r>
    </w:p>
    <w:p w14:paraId="7EE7E8BF" w14:textId="77777777" w:rsidR="00A359DC" w:rsidRPr="001E590A" w:rsidRDefault="00A359DC" w:rsidP="001E590A">
      <w:pPr>
        <w:pStyle w:val="ListParagraph"/>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Hasil penelitian ini diharapkan dapat memberikan manfaat bagi dunia perpajakan khususnya dalam dunia pendidikan sebagai sumber informasi maupun referensi bagi penyelesaian karya ilmiah serupa selanjutnya.</w:t>
      </w:r>
    </w:p>
    <w:p w14:paraId="21D8E621" w14:textId="77777777" w:rsidR="00A359DC" w:rsidRPr="001E590A" w:rsidRDefault="00A359DC" w:rsidP="001E590A">
      <w:pPr>
        <w:pStyle w:val="ListParagraph"/>
        <w:numPr>
          <w:ilvl w:val="0"/>
          <w:numId w:val="1"/>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Manfaat Praktis</w:t>
      </w:r>
    </w:p>
    <w:p w14:paraId="19015017" w14:textId="77777777" w:rsidR="00A359DC" w:rsidRPr="001E590A" w:rsidRDefault="00A359DC" w:rsidP="001E590A">
      <w:pPr>
        <w:pStyle w:val="ListParagraph"/>
        <w:numPr>
          <w:ilvl w:val="0"/>
          <w:numId w:val="2"/>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Instansi</w:t>
      </w:r>
    </w:p>
    <w:p w14:paraId="626A3C80" w14:textId="77777777" w:rsidR="00A359DC" w:rsidRPr="001E590A" w:rsidRDefault="00A359DC" w:rsidP="001E590A">
      <w:pPr>
        <w:pStyle w:val="ListParagraph"/>
        <w:spacing w:after="0" w:line="240" w:lineRule="auto"/>
        <w:ind w:left="1080"/>
        <w:jc w:val="both"/>
        <w:rPr>
          <w:rFonts w:ascii="Times New Roman" w:hAnsi="Times New Roman" w:cs="Times New Roman"/>
          <w:sz w:val="24"/>
          <w:szCs w:val="24"/>
        </w:rPr>
      </w:pPr>
      <w:r w:rsidRPr="001E590A">
        <w:rPr>
          <w:rFonts w:ascii="Times New Roman" w:hAnsi="Times New Roman" w:cs="Times New Roman"/>
          <w:sz w:val="24"/>
          <w:szCs w:val="24"/>
        </w:rPr>
        <w:t>Penelitian ini diharapkan dapat menambah referensi di perpustakaan Fakultas Ekonomi dan Bisnis Universitas Muslim Indonesia khususnya Program Studi Akuntansi.</w:t>
      </w:r>
    </w:p>
    <w:p w14:paraId="209FD28B" w14:textId="77777777" w:rsidR="00A359DC" w:rsidRPr="001E590A" w:rsidRDefault="00A359DC" w:rsidP="001E590A">
      <w:pPr>
        <w:pStyle w:val="ListParagraph"/>
        <w:numPr>
          <w:ilvl w:val="0"/>
          <w:numId w:val="2"/>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Dosen</w:t>
      </w:r>
    </w:p>
    <w:p w14:paraId="2E5CE262" w14:textId="77777777" w:rsidR="00A359DC" w:rsidRPr="001E590A" w:rsidRDefault="00A359DC" w:rsidP="001E590A">
      <w:pPr>
        <w:pStyle w:val="ListParagraph"/>
        <w:spacing w:after="0" w:line="240" w:lineRule="auto"/>
        <w:ind w:left="1080"/>
        <w:jc w:val="both"/>
        <w:rPr>
          <w:rFonts w:ascii="Times New Roman" w:hAnsi="Times New Roman" w:cs="Times New Roman"/>
          <w:sz w:val="24"/>
          <w:szCs w:val="24"/>
        </w:rPr>
      </w:pPr>
      <w:r w:rsidRPr="001E590A">
        <w:rPr>
          <w:rFonts w:ascii="Times New Roman" w:hAnsi="Times New Roman" w:cs="Times New Roman"/>
          <w:sz w:val="24"/>
          <w:szCs w:val="24"/>
        </w:rPr>
        <w:t>Penelitian ini diharapkan dapat menjadi acuan bagi dosen dalam mengevaluasi pembelajaran mata kuliah perpajakan di dalam kelas. Selain itu, penulis berharap agar hasil dari penelitian ini bisa dijadikan acuan untuk membuat kebijakan pembelajaran selanjutnya.</w:t>
      </w:r>
    </w:p>
    <w:p w14:paraId="3C6592CF" w14:textId="77777777" w:rsidR="00A359DC" w:rsidRPr="001E590A" w:rsidRDefault="00A359DC" w:rsidP="001E590A">
      <w:pPr>
        <w:pStyle w:val="ListParagraph"/>
        <w:numPr>
          <w:ilvl w:val="0"/>
          <w:numId w:val="2"/>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Mahasiswa</w:t>
      </w:r>
    </w:p>
    <w:p w14:paraId="1FBDD46F" w14:textId="77777777" w:rsidR="00A359DC" w:rsidRPr="001E590A" w:rsidRDefault="00A359DC" w:rsidP="001E590A">
      <w:pPr>
        <w:pStyle w:val="ListParagraph"/>
        <w:spacing w:after="0" w:line="240" w:lineRule="auto"/>
        <w:ind w:left="1080"/>
        <w:jc w:val="both"/>
        <w:rPr>
          <w:rFonts w:ascii="Times New Roman" w:hAnsi="Times New Roman" w:cs="Times New Roman"/>
          <w:sz w:val="24"/>
          <w:szCs w:val="24"/>
        </w:rPr>
      </w:pPr>
      <w:r w:rsidRPr="001E590A">
        <w:rPr>
          <w:rFonts w:ascii="Times New Roman" w:hAnsi="Times New Roman" w:cs="Times New Roman"/>
          <w:sz w:val="24"/>
          <w:szCs w:val="24"/>
        </w:rPr>
        <w:t>Penelitian ini diharapkan dapat menumbuhkan kembali jiwa semangat mahasiswa dan menghilangkan rasa fobia atau ketakutan tersebut dalam mengikuti mata kuliah perpajakan.</w:t>
      </w:r>
    </w:p>
    <w:p w14:paraId="508B79DE" w14:textId="77777777" w:rsidR="00D75D3C" w:rsidRPr="001E590A" w:rsidRDefault="00D75D3C" w:rsidP="001E590A">
      <w:pPr>
        <w:pStyle w:val="ListParagraph"/>
        <w:spacing w:after="0" w:line="240" w:lineRule="auto"/>
        <w:ind w:left="1080"/>
        <w:jc w:val="both"/>
        <w:rPr>
          <w:rFonts w:ascii="Times New Roman" w:hAnsi="Times New Roman" w:cs="Times New Roman"/>
          <w:sz w:val="24"/>
          <w:szCs w:val="24"/>
        </w:rPr>
      </w:pPr>
    </w:p>
    <w:p w14:paraId="11CF27CC" w14:textId="77777777" w:rsidR="00D75D3C" w:rsidRPr="001E590A" w:rsidRDefault="00D75D3C" w:rsidP="001E590A">
      <w:pPr>
        <w:pStyle w:val="ListParagraph"/>
        <w:spacing w:after="0" w:line="240" w:lineRule="auto"/>
        <w:ind w:left="1080"/>
        <w:jc w:val="both"/>
        <w:rPr>
          <w:rFonts w:ascii="Times New Roman" w:hAnsi="Times New Roman" w:cs="Times New Roman"/>
          <w:sz w:val="24"/>
          <w:szCs w:val="24"/>
        </w:rPr>
      </w:pPr>
    </w:p>
    <w:p w14:paraId="53367109" w14:textId="77777777" w:rsidR="00D75D3C" w:rsidRPr="001E590A" w:rsidRDefault="00D75D3C" w:rsidP="001E590A">
      <w:pPr>
        <w:pStyle w:val="ListParagraph"/>
        <w:spacing w:after="0" w:line="240" w:lineRule="auto"/>
        <w:ind w:left="1080"/>
        <w:jc w:val="both"/>
        <w:rPr>
          <w:rFonts w:ascii="Times New Roman" w:hAnsi="Times New Roman" w:cs="Times New Roman"/>
          <w:sz w:val="24"/>
          <w:szCs w:val="24"/>
        </w:rPr>
      </w:pPr>
    </w:p>
    <w:p w14:paraId="6A9B3B63" w14:textId="77777777" w:rsidR="00D75D3C" w:rsidRPr="001E590A" w:rsidRDefault="00D75D3C" w:rsidP="001E590A">
      <w:pPr>
        <w:pStyle w:val="ListParagraph"/>
        <w:spacing w:after="0" w:line="240" w:lineRule="auto"/>
        <w:ind w:left="1080"/>
        <w:jc w:val="both"/>
        <w:rPr>
          <w:rFonts w:ascii="Times New Roman" w:hAnsi="Times New Roman" w:cs="Times New Roman"/>
          <w:sz w:val="24"/>
          <w:szCs w:val="24"/>
        </w:rPr>
      </w:pPr>
    </w:p>
    <w:p w14:paraId="60422BFD" w14:textId="77777777" w:rsidR="00E170EE" w:rsidRPr="001E590A" w:rsidRDefault="00AA7321"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TINJAUAN PUSTAKA</w:t>
      </w:r>
    </w:p>
    <w:p w14:paraId="659E7FBF" w14:textId="77777777" w:rsidR="00AA7321" w:rsidRPr="001E590A" w:rsidRDefault="00AA7321"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Penelitian terdahulu</w:t>
      </w:r>
    </w:p>
    <w:p w14:paraId="0C979F60" w14:textId="77777777" w:rsidR="006520C2" w:rsidRPr="001E590A" w:rsidRDefault="006520C2" w:rsidP="001E590A">
      <w:pPr>
        <w:pStyle w:val="ListParagraph"/>
        <w:numPr>
          <w:ilvl w:val="0"/>
          <w:numId w:val="7"/>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 xml:space="preserve">Penelitian terdahulu yang berhubungan dengan urgensi inkluasi pajak padamata kuliah umum di perguruan tinggi yaitu kajian oleh </w:t>
      </w:r>
      <w:r w:rsidRPr="001E590A">
        <w:rPr>
          <w:rFonts w:ascii="Times New Roman" w:hAnsi="Times New Roman" w:cs="Times New Roman"/>
          <w:sz w:val="24"/>
          <w:szCs w:val="24"/>
        </w:rPr>
        <w:fldChar w:fldCharType="begin" w:fldLock="1"/>
      </w:r>
      <w:r w:rsidRPr="001E590A">
        <w:rPr>
          <w:rFonts w:ascii="Times New Roman" w:hAnsi="Times New Roman" w:cs="Times New Roman"/>
          <w:sz w:val="24"/>
          <w:szCs w:val="24"/>
        </w:rPr>
        <w:instrText>ADDIN CSL_CITATION {"citationItems":[{"id":"ITEM-1","itemData":{"DOI":"10.31002/jpalg.v3i2.1981","ISSN":"2614-4441","abstract":"Pajak merupakan salah satu penerimaan terbesar bagi negara yang digunakan untuk membiayai pengeluaran negara demi mewujudkan kesejahteraan rakyat. Akan tetapi, masyarakat termasuk generasi muda memiliki persepsi yang berbeda terhadap perpajakan di Indonesia sehingga target penerimaan pajak oleh pemerintah belum optimal. Sedangkan, generasi muda berperan sebagai agen perubahan terutama mahasiswa. Oleh karena itu, penelitian ini bertujuan untuk mengetahui persepsi dan pemahaman perpajakan mahasiswa di Universitas Tidar. Data diperoleh melalui teknik pengumpulan angket. Populasi dalam penelitian ini yaitu seluruh mahasiswa Universitas Tidar semester dua tahun ajaran 2019/2020. Teknik pengambilan sampel menggunakan random sampling. Hasil penelitian memperlihatkan bahwa pemahaman perpajakan mahasiswa tentang masih kurang termasuk pemahaman tentang pengertian pajak, fungsi pajak, regulasi dan mekanisme pembayaran pajak, jenis-jenis pajak, hingga pemberitaan tentang penyelewengan pajak di Indonesia. Meskipun demikian, mahasiswa memiliki persepsi bahwa pajak penting untuk kesejahteraan rakyat sehingga mendukung pembayaran pajak di Indonesia. Berdasarkan hasil penelitian ini, peneliti memberikan rekomendasi yaitu persepsi mahasiswa terhadap perpajakan di Indonesia harus diperkuat melalui pelaksanaan inklusi pajak dalam pembelajaran di perguruan tinggi terutama melalui integrasi dalam Mata Kuliah Umum (MKU) karena MKU wajib ditempuh oleh seluruh mahasiswa.","author":[{"dropping-particle":"","family":"Dianastiti","given":"Firstya Evi","non-dropping-particle":"","parse-names":false,"suffix":""},{"dropping-particle":"","family":"Novitasari","given":"Novitasari","non-dropping-particle":"","parse-names":false,"suffix":""},{"dropping-particle":"","family":"Wati","given":"Anggita Febriana","non-dropping-particle":"","parse-names":false,"suffix":""}],"container-title":"Journal of Public Administration and Local Governance","id":"ITEM-1","issue":"1","issued":{"date-parts":[["2020"]]},"page":"65-80","title":"Urgensi Inklusi Pajak pada Mata Kuliah Umum di Perguruan Tinggi: Studi Kasus Persepsi dan Pemahaman Perpajakan Mahasiswa Universitas Tidar","type":"article-journal","volume":"4"},"uris":["http://www.mendeley.com/documents/?uuid=c5c6591b-96e2-44e7-8d22-550e4704e2f6"]}],"mendeley":{"formattedCitation":"(Dianastiti, Novitasari, and Wati 2020)","plainTextFormattedCitation":"(Dianastiti, Novitasari, and Wati 2020)","previouslyFormattedCitation":"(Dianastiti, Novitasari, and Wati 2020)"},"properties":{"noteIndex":0},"schema":"https://github.com/citation-style-language/schema/raw/master/csl-citation.json"}</w:instrText>
      </w:r>
      <w:r w:rsidRPr="001E590A">
        <w:rPr>
          <w:rFonts w:ascii="Times New Roman" w:hAnsi="Times New Roman" w:cs="Times New Roman"/>
          <w:sz w:val="24"/>
          <w:szCs w:val="24"/>
        </w:rPr>
        <w:fldChar w:fldCharType="separate"/>
      </w:r>
      <w:r w:rsidRPr="001E590A">
        <w:rPr>
          <w:rFonts w:ascii="Times New Roman" w:hAnsi="Times New Roman" w:cs="Times New Roman"/>
          <w:noProof/>
          <w:sz w:val="24"/>
          <w:szCs w:val="24"/>
        </w:rPr>
        <w:t>(Dianastiti, Novitasari, and Wati 2020)</w:t>
      </w:r>
      <w:r w:rsidRPr="001E590A">
        <w:rPr>
          <w:rFonts w:ascii="Times New Roman" w:hAnsi="Times New Roman" w:cs="Times New Roman"/>
          <w:sz w:val="24"/>
          <w:szCs w:val="24"/>
        </w:rPr>
        <w:fldChar w:fldCharType="end"/>
      </w:r>
      <w:r w:rsidRPr="001E590A">
        <w:rPr>
          <w:rFonts w:ascii="Times New Roman" w:hAnsi="Times New Roman" w:cs="Times New Roman"/>
          <w:sz w:val="24"/>
          <w:szCs w:val="24"/>
        </w:rPr>
        <w:t xml:space="preserve">. Penelitian ini menggunakan pendekatan penelitian kualitatif dengan metode studi kasus. Teknik pengambilan data dilakukan melalui pengumpulan angket. Kemudian hasil dari angket dipaparkan dalam bentuk deskripsi untuk menjawab rumusan masalah tentang bagaimana persepsi dan pemahaman mahasiswa tentang perpajakan di Indonesia. Hasil penelitiannya adalah pemahaman mahasiswa Universitas Tidar ihwal perpajakan di Indonesia </w:t>
      </w:r>
      <w:r w:rsidR="00684423" w:rsidRPr="001E590A">
        <w:rPr>
          <w:rFonts w:ascii="Times New Roman" w:hAnsi="Times New Roman" w:cs="Times New Roman"/>
          <w:sz w:val="24"/>
          <w:szCs w:val="24"/>
        </w:rPr>
        <w:t xml:space="preserve">masih kurang. </w:t>
      </w:r>
    </w:p>
    <w:p w14:paraId="2FC9E950" w14:textId="77777777" w:rsidR="00D574E1" w:rsidRPr="001E590A" w:rsidRDefault="006520C2" w:rsidP="001E590A">
      <w:pPr>
        <w:pStyle w:val="ListParagraph"/>
        <w:numPr>
          <w:ilvl w:val="0"/>
          <w:numId w:val="7"/>
        </w:numPr>
        <w:spacing w:after="0" w:line="240" w:lineRule="auto"/>
        <w:jc w:val="both"/>
        <w:rPr>
          <w:rFonts w:ascii="Times New Roman" w:hAnsi="Times New Roman" w:cs="Times New Roman"/>
          <w:b/>
          <w:sz w:val="24"/>
          <w:szCs w:val="24"/>
        </w:rPr>
      </w:pPr>
      <w:r w:rsidRPr="001E590A">
        <w:rPr>
          <w:rFonts w:ascii="Times New Roman" w:hAnsi="Times New Roman" w:cs="Times New Roman"/>
          <w:sz w:val="24"/>
          <w:szCs w:val="24"/>
        </w:rPr>
        <w:t xml:space="preserve">Selain itu penelitian lainnya yaitu dari </w:t>
      </w:r>
      <w:r w:rsidR="00D574E1" w:rsidRPr="001E590A">
        <w:rPr>
          <w:rFonts w:ascii="Times New Roman" w:hAnsi="Times New Roman" w:cs="Times New Roman"/>
          <w:sz w:val="24"/>
          <w:szCs w:val="24"/>
        </w:rPr>
        <w:fldChar w:fldCharType="begin" w:fldLock="1"/>
      </w:r>
      <w:r w:rsidR="00D574E1" w:rsidRPr="001E590A">
        <w:rPr>
          <w:rFonts w:ascii="Times New Roman" w:hAnsi="Times New Roman" w:cs="Times New Roman"/>
          <w:sz w:val="24"/>
          <w:szCs w:val="24"/>
        </w:rPr>
        <w:instrText>ADDIN CSL_CITATION {"citationItems":[{"id":"ITEM-1","itemData":{"DOI":"10.35606/jabm.v27i1.550","ISSN":"0854-4190","abstract":"This study aims to understand the perception of taxpayers after corruption cases involving tax officials in Indonesia. This research uses Mixed Method. Beginning with the PLS test which shows that perceptions of taxpayers have a negative effect on taxpayer obedience. Furthermore, phenomenology is used to further reveal taxpayer compliance. The result there are 3 understandings, namely (1) The image of Indonesian taxation has deteriorated, such as \"has fallen on the stairs\"; (2) The phenomenon of corruption cases by tax officials opens the eyes of taxpayers and impacts the behavior of taxpayers; and (3) Understanding that Tax, between the state and God. This study also shows that the perception of the Indonesian people about the world of taxation before the existence of corruption cases has been bad and after the emergence of corruption cases taxpayers are increasingly open to the world of Indonesian taxation. A bad perception does not necessarily make taxpayers disobedient , because taxpayers still have the desire to follow the orders of the State and God","author":[{"dropping-particle":"","family":"Sari","given":"Dian Purnama","non-dropping-particle":"","parse-names":false,"suffix":""}],"container-title":"Akutansi Bisnis &amp; Manajemen ( ABM )","id":"ITEM-1","issue":"1","issued":{"date-parts":[["2020"]]},"page":"15","title":"Persepsi Wajib Pajak Terhadap Citra Perpajakan Indonesia Setelah Fenomena Kasus Korupsi Pajak","type":"article-journal","volume":"27"},"uris":["http://www.mendeley.com/documents/?uuid=6cd63b4e-22c7-41f4-b264-a06682c01f01"]}],"mendeley":{"formattedCitation":"(Sari 2020)","plainTextFormattedCitation":"(Sari 2020)"},"properties":{"noteIndex":0},"schema":"https://github.com/citation-style-language/schema/raw/master/csl-citation.json"}</w:instrText>
      </w:r>
      <w:r w:rsidR="00D574E1" w:rsidRPr="001E590A">
        <w:rPr>
          <w:rFonts w:ascii="Times New Roman" w:hAnsi="Times New Roman" w:cs="Times New Roman"/>
          <w:sz w:val="24"/>
          <w:szCs w:val="24"/>
        </w:rPr>
        <w:fldChar w:fldCharType="separate"/>
      </w:r>
      <w:r w:rsidR="00D574E1" w:rsidRPr="001E590A">
        <w:rPr>
          <w:rFonts w:ascii="Times New Roman" w:hAnsi="Times New Roman" w:cs="Times New Roman"/>
          <w:noProof/>
          <w:sz w:val="24"/>
          <w:szCs w:val="24"/>
        </w:rPr>
        <w:t>(Sari 2020)</w:t>
      </w:r>
      <w:r w:rsidR="00D574E1" w:rsidRPr="001E590A">
        <w:rPr>
          <w:rFonts w:ascii="Times New Roman" w:hAnsi="Times New Roman" w:cs="Times New Roman"/>
          <w:sz w:val="24"/>
          <w:szCs w:val="24"/>
        </w:rPr>
        <w:fldChar w:fldCharType="end"/>
      </w:r>
      <w:r w:rsidR="00D574E1" w:rsidRPr="001E590A">
        <w:rPr>
          <w:rFonts w:ascii="Times New Roman" w:hAnsi="Times New Roman" w:cs="Times New Roman"/>
          <w:sz w:val="24"/>
          <w:szCs w:val="24"/>
        </w:rPr>
        <w:t xml:space="preserve"> yang menyatakan bahwa kasus-kasus penyelewengan dalam pemungutan pajak, seperti korupsi dan penggelapan, dapat menciptakan citra negatif terhadap aparat pajak. Mahasiswa yang mengikuti mata kuliah pajak mungkin merasa cemas atau takut bahwa mereka akan berurusan dengan situasi serupa di masa depan, yang dapat memperkuat fobia mereka terhadap mata kuliah tersebut.</w:t>
      </w:r>
    </w:p>
    <w:p w14:paraId="700867D1" w14:textId="77777777" w:rsidR="00F8271C" w:rsidRPr="001E590A" w:rsidRDefault="00D75D3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lastRenderedPageBreak/>
        <w:t>Landasan Teori</w:t>
      </w:r>
    </w:p>
    <w:p w14:paraId="0D83C141" w14:textId="77777777" w:rsidR="00F8271C" w:rsidRPr="001E590A" w:rsidRDefault="00D75D3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Fenomenologi</w:t>
      </w:r>
    </w:p>
    <w:p w14:paraId="129985B3" w14:textId="77777777" w:rsidR="00F04BBA" w:rsidRPr="001E590A" w:rsidRDefault="00F04BBA"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Fenomenologi berasal dari bahasa Yunani yaitu phaenesthai yang menunjukkan dirinya sendiri. Istilah lain yaitu pahainomenon, mengandung arti “gejala” atau sesuatu yang menampakkan diri sehingga terlihat nyata bagi si pengamat. Fenomenologi dicetuskan dan dikembangkan secara terus menerus oleh Edmund Husserl yang disebutBapak Fenomenologi dalam kajian filsafat (1859 –1938). Fenomenologi digagas oleh Husserl sebagai pengetahuan yangmemerlihatkan kesadaran atas diri sendiri (Hasbiansyah, 2008). Banyak para filsuf yang sedikit banyak mendapat pengaruh dari fenomenologi diantaranya McTaggart (idealisme), Ernst Cassirer (Neokantianisme), Kierkegaard (Filsafat eksistensi), Dilthey ( hermeneutika), Derrida ( postrukturalisme), Frege (logisisme).</w:t>
      </w:r>
    </w:p>
    <w:p w14:paraId="26AAE884" w14:textId="77777777" w:rsidR="00F04BBA" w:rsidRPr="001E590A" w:rsidRDefault="00F04BBA"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Pada kenyataannya, Husserl bukanlah pencetus utama dalam fenomenologi. Fenomenologi telah diperkenalkan oleh J.H, Lambert pada tahun 1764. Terkadang fenomenologi ditemukan dalam karya – karya Immanuel Kant lalu mendefinisikannya sebagai ilmu pengetahuan yang mendeskripsikan pemahaman seseorang dalam kesadaran dan pengalamannya (Hasbiansyah, 2008). Hegel merupakan seorang filsuf yang saat itu memberikan perhatian khhusus pada suatu fenomena sehingga untuk pertama kalinya Hegel membawa kata “fenomenologi” ke ruang publik.</w:t>
      </w:r>
    </w:p>
    <w:p w14:paraId="05A6C42F" w14:textId="77777777" w:rsidR="00037705" w:rsidRPr="001E590A" w:rsidRDefault="00F04BBA"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Selain itu, yang melatarbelakangi munculnya fenomenologi oleh Husserl adalah terjadinya krisis ilmu pengetahuan. Dalam krisis ini, manusia tidak bisa menerima nasehat apa – apa dari ilmu pengetahuan. Ilmu pengetahuan timbang dalam praktik kehidupan sehari – hari. Dengan demikian, fenomenologi membahas terkait kesadaran tokoh ketika mengalami sebuah gejala.</w:t>
      </w:r>
    </w:p>
    <w:p w14:paraId="69C0E356" w14:textId="77777777" w:rsidR="00F04BBA" w:rsidRPr="001E590A" w:rsidRDefault="00F04BBA"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Fenomenologi Trasedental</w:t>
      </w:r>
    </w:p>
    <w:p w14:paraId="27DE5726" w14:textId="77777777" w:rsidR="00A17D79" w:rsidRPr="001E590A" w:rsidRDefault="00A17D79"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Dalam penelitian (Burrell &amp; Morgan, 1979) mengatakan bahwaada 3 jenis fenomenologi, yaitu fenomenologi transendental, fenomenologi eksistensial, dan fenomenologi sosiologi. Penelitian ini akan difokuskan mengenai fenomenologi transendental. Fenomenologi transendental adalah fenomenologi yang paling dominan karena sering digunakan dalam penelitian ilmu sosial.</w:t>
      </w:r>
    </w:p>
    <w:p w14:paraId="17C21EC7" w14:textId="77777777" w:rsidR="00037705" w:rsidRPr="001E590A" w:rsidRDefault="00A17D79"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Bagi Huserl, kesadaran memiliki peranan penting dari semua kegiatan berfilsafat sebagaimana yang disampaikan Descartes. Namunselain belajar dari Descartes, Huserl juga mempelajari teori kesadaran milik Immanuel Kant bahwa kesadaran itu harus berfokus pada isi kesadaran itu sendiri. Pencarian data dalam fenomenologi bukan hanya terkait dengan wawancara. Peneliti harus dekat dengan narasumber, karena respon yang didapat merupakanrespon natural sehingga kemampuan peneliti dalam merespon narasumber harus baik guna kedalaman peneltian.</w:t>
      </w:r>
    </w:p>
    <w:p w14:paraId="0D238732" w14:textId="77777777" w:rsidR="00F04BBA" w:rsidRPr="001E590A" w:rsidRDefault="00E35C01"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Fobia Mahasiswa Dalam Mengikuti Mata Kuliah Perpajakan</w:t>
      </w:r>
    </w:p>
    <w:p w14:paraId="270646E8" w14:textId="77777777" w:rsidR="00E35C01" w:rsidRPr="001E590A" w:rsidRDefault="00E35C01"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Fenomena yang dibahas adalah fenomena yang terjadi saat ini yang berasal dari pengalaman penulis adalah banyaknya mahasiswa yang merasa takut atau malas dalam mengikuti mata kuliah perpajakan. Padahal mata kuliah ini diberikan dengan manfaat yang sangat berharga bagi mahasiswa, dari pemahaman mendalam tentang sistem perpajakan hingga pengembangan keterampilan analitis dan soft skills yang penting untuk dunia kerja. Pengetahuan yang diperoleh dari mata kuliah ini tidak hanya bermanfaat dalam konteks profesional tetapi juga dalam kehidupan pribadi, membantu mahasiswa menjadi warga negara yang lebih sadar dan bertanggung jawab.</w:t>
      </w:r>
    </w:p>
    <w:p w14:paraId="36DAFF89" w14:textId="77777777" w:rsidR="00E35C01" w:rsidRPr="001E590A" w:rsidRDefault="00E35C01"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Menurut peneliti, fenomena atau gejala penolakan mahasiswa untuk mengambil mata kuliah perpajakan yang  ingin  peneliti teliti adalah salah satu jenis rasa cemas berlebihan atau yang biasa disebut dengan fobia. Merujuk Kamus Besar Bahasa Indonesia (KBBI), Fobia adalah ketakutan yang sangat berlebihan terhadap benda atau keadaan tertentu yang dapat menghambat kehidupan penderitanya.</w:t>
      </w:r>
    </w:p>
    <w:p w14:paraId="0A89E8AA" w14:textId="77777777" w:rsidR="00FF6CFC" w:rsidRPr="001E590A" w:rsidRDefault="00C93461"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lastRenderedPageBreak/>
        <w:t>Dikelas mata kuliah perpajakan, seringkali banyak mahasiswa yang seringkali mengalami ketakutan mengikuti mata kuliah ini</w:t>
      </w:r>
      <w:r w:rsidR="00A17D79" w:rsidRPr="001E590A">
        <w:rPr>
          <w:rFonts w:ascii="Times New Roman" w:hAnsi="Times New Roman" w:cs="Times New Roman"/>
          <w:sz w:val="24"/>
          <w:szCs w:val="24"/>
        </w:rPr>
        <w:t xml:space="preserve"> atau malas untuk masuk mengikuti </w:t>
      </w:r>
      <w:r w:rsidR="007E4515" w:rsidRPr="001E590A">
        <w:rPr>
          <w:rFonts w:ascii="Times New Roman" w:hAnsi="Times New Roman" w:cs="Times New Roman"/>
          <w:sz w:val="24"/>
          <w:szCs w:val="24"/>
        </w:rPr>
        <w:t>.Mata kuliah belum mulai, sudah banyak mahasiswa yang merasa tegang dan keringat dingin dikelas.</w:t>
      </w:r>
    </w:p>
    <w:p w14:paraId="67AF7695" w14:textId="77777777" w:rsidR="00D75D3C" w:rsidRPr="001E590A" w:rsidRDefault="00D75D3C" w:rsidP="001E590A">
      <w:pPr>
        <w:spacing w:after="0" w:line="240" w:lineRule="auto"/>
        <w:ind w:firstLine="567"/>
        <w:jc w:val="both"/>
        <w:rPr>
          <w:rFonts w:ascii="Times New Roman" w:hAnsi="Times New Roman" w:cs="Times New Roman"/>
          <w:sz w:val="24"/>
          <w:szCs w:val="24"/>
        </w:rPr>
      </w:pPr>
    </w:p>
    <w:p w14:paraId="51650E24" w14:textId="77777777" w:rsidR="00E35C01" w:rsidRPr="001E590A" w:rsidRDefault="007E4515"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Fobia Mahasiswa Dalam Mengikuti Mata Kuliah Perpajakan</w:t>
      </w:r>
    </w:p>
    <w:p w14:paraId="2CDC5704" w14:textId="77777777" w:rsidR="007E4515" w:rsidRPr="001E590A" w:rsidRDefault="003C01B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noProof/>
          <w:sz w:val="24"/>
          <w:szCs w:val="24"/>
          <w:lang w:eastAsia="id-ID"/>
        </w:rPr>
        <mc:AlternateContent>
          <mc:Choice Requires="wps">
            <w:drawing>
              <wp:anchor distT="0" distB="0" distL="114300" distR="114300" simplePos="0" relativeHeight="251667456" behindDoc="0" locked="0" layoutInCell="1" allowOverlap="1" wp14:anchorId="6E7314C5" wp14:editId="4FF0C785">
                <wp:simplePos x="0" y="0"/>
                <wp:positionH relativeFrom="column">
                  <wp:posOffset>2762250</wp:posOffset>
                </wp:positionH>
                <wp:positionV relativeFrom="paragraph">
                  <wp:posOffset>324485</wp:posOffset>
                </wp:positionV>
                <wp:extent cx="0" cy="695325"/>
                <wp:effectExtent l="0" t="0" r="19050" b="9525"/>
                <wp:wrapNone/>
                <wp:docPr id="8" name="Straight Connector 8"/>
                <wp:cNvGraphicFramePr/>
                <a:graphic xmlns:a="http://schemas.openxmlformats.org/drawingml/2006/main">
                  <a:graphicData uri="http://schemas.microsoft.com/office/word/2010/wordprocessingShape">
                    <wps:wsp>
                      <wps:cNvCnPr/>
                      <wps:spPr>
                        <a:xfrm>
                          <a:off x="0" y="0"/>
                          <a:ext cx="0" cy="695325"/>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BF1BE54" id="Straight Connector 8" o:spid="_x0000_s1026" style="position:absolute;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7.5pt,25.55pt" to="217.5pt,8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" strokecolor="black [3213]"/>
            </w:pict>
          </mc:Fallback>
        </mc:AlternateContent>
      </w:r>
      <w:r w:rsidRPr="001E590A">
        <w:rPr>
          <w:rFonts w:ascii="Times New Roman" w:hAnsi="Times New Roman" w:cs="Times New Roman"/>
          <w:b/>
          <w:noProof/>
          <w:sz w:val="24"/>
          <w:szCs w:val="24"/>
          <w:lang w:eastAsia="id-ID"/>
        </w:rPr>
        <mc:AlternateContent>
          <mc:Choice Requires="wps">
            <w:drawing>
              <wp:anchor distT="0" distB="0" distL="114300" distR="114300" simplePos="0" relativeHeight="251663360" behindDoc="0" locked="0" layoutInCell="1" allowOverlap="1" wp14:anchorId="63232031" wp14:editId="5596E0B3">
                <wp:simplePos x="0" y="0"/>
                <wp:positionH relativeFrom="column">
                  <wp:posOffset>2114549</wp:posOffset>
                </wp:positionH>
                <wp:positionV relativeFrom="paragraph">
                  <wp:posOffset>324485</wp:posOffset>
                </wp:positionV>
                <wp:extent cx="128587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128587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C6EB91" id="Straight Connector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66.5pt,25.55pt" to="267.75pt,2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" strokecolor="black [3213]"/>
            </w:pict>
          </mc:Fallback>
        </mc:AlternateContent>
      </w:r>
      <w:r w:rsidRPr="001E590A">
        <w:rPr>
          <w:rFonts w:ascii="Times New Roman" w:hAnsi="Times New Roman" w:cs="Times New Roman"/>
          <w:b/>
          <w:noProof/>
          <w:sz w:val="24"/>
          <w:szCs w:val="24"/>
          <w:lang w:eastAsia="id-ID"/>
        </w:rPr>
        <mc:AlternateContent>
          <mc:Choice Requires="wps">
            <w:drawing>
              <wp:anchor distT="0" distB="0" distL="114300" distR="114300" simplePos="0" relativeHeight="251646976" behindDoc="0" locked="0" layoutInCell="1" allowOverlap="1" wp14:anchorId="18371842" wp14:editId="14AA5EAA">
                <wp:simplePos x="0" y="0"/>
                <wp:positionH relativeFrom="column">
                  <wp:posOffset>3400425</wp:posOffset>
                </wp:positionH>
                <wp:positionV relativeFrom="paragraph">
                  <wp:posOffset>191135</wp:posOffset>
                </wp:positionV>
                <wp:extent cx="1695450" cy="2667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1695450" cy="26670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B445D7" w14:textId="77777777" w:rsidR="003C01BC" w:rsidRDefault="003C01BC" w:rsidP="003C01BC">
                            <w:pPr>
                              <w:jc w:val="center"/>
                            </w:pPr>
                            <w:r>
                              <w:t>Mata Kuliah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371842" id="Rectangle 2" o:spid="_x0000_s1026" style="position:absolute;left:0;text-align:left;margin-left:267.75pt;margin-top:15.05pt;width:133.5pt;height:2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" fillcolor="white [3201]" strokecolor="black [3213]" strokeweight=".25pt">
                <v:textbox>
                  <w:txbxContent>
                    <w:p w14:paraId="48B445D7" w14:textId="77777777" w:rsidR="003C01BC" w:rsidRDefault="003C01BC" w:rsidP="003C01BC">
                      <w:pPr>
                        <w:jc w:val="center"/>
                      </w:pPr>
                      <w:r>
                        <w:t>Mata Kuliah Perpajakan</w:t>
                      </w:r>
                    </w:p>
                  </w:txbxContent>
                </v:textbox>
              </v:rect>
            </w:pict>
          </mc:Fallback>
        </mc:AlternateContent>
      </w:r>
      <w:r w:rsidRPr="001E590A">
        <w:rPr>
          <w:rFonts w:ascii="Times New Roman" w:hAnsi="Times New Roman" w:cs="Times New Roman"/>
          <w:b/>
          <w:noProof/>
          <w:sz w:val="24"/>
          <w:szCs w:val="24"/>
          <w:lang w:eastAsia="id-ID"/>
        </w:rPr>
        <mc:AlternateContent>
          <mc:Choice Requires="wps">
            <w:drawing>
              <wp:anchor distT="0" distB="0" distL="114300" distR="114300" simplePos="0" relativeHeight="251642880" behindDoc="0" locked="0" layoutInCell="1" allowOverlap="1" wp14:anchorId="66FE6C8F" wp14:editId="49978AC2">
                <wp:simplePos x="0" y="0"/>
                <wp:positionH relativeFrom="column">
                  <wp:posOffset>571500</wp:posOffset>
                </wp:positionH>
                <wp:positionV relativeFrom="paragraph">
                  <wp:posOffset>191135</wp:posOffset>
                </wp:positionV>
                <wp:extent cx="1543050" cy="2667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1543050" cy="26670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4450E" w14:textId="77777777" w:rsidR="003C01BC" w:rsidRDefault="003C01BC" w:rsidP="003C01BC">
                            <w:pPr>
                              <w:jc w:val="center"/>
                            </w:pPr>
                            <w:r>
                              <w:t>Maha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FE6C8F" id="Rectangle 1" o:spid="_x0000_s1027" style="position:absolute;left:0;text-align:left;margin-left:45pt;margin-top:15.05pt;width:121.5pt;height:21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" fillcolor="white [3201]" strokecolor="black [3213]" strokeweight=".25pt">
                <v:textbox>
                  <w:txbxContent>
                    <w:p w14:paraId="50B4450E" w14:textId="77777777" w:rsidR="003C01BC" w:rsidRDefault="003C01BC" w:rsidP="003C01BC">
                      <w:pPr>
                        <w:jc w:val="center"/>
                      </w:pPr>
                      <w:r>
                        <w:t>Mahasiswa</w:t>
                      </w:r>
                    </w:p>
                  </w:txbxContent>
                </v:textbox>
              </v:rect>
            </w:pict>
          </mc:Fallback>
        </mc:AlternateContent>
      </w:r>
    </w:p>
    <w:p w14:paraId="1C03096D" w14:textId="77777777" w:rsidR="00037705" w:rsidRPr="001E590A" w:rsidRDefault="00037705" w:rsidP="001E590A">
      <w:pPr>
        <w:spacing w:after="0" w:line="240" w:lineRule="auto"/>
        <w:jc w:val="both"/>
        <w:rPr>
          <w:rFonts w:ascii="Times New Roman" w:hAnsi="Times New Roman" w:cs="Times New Roman"/>
          <w:b/>
          <w:sz w:val="24"/>
          <w:szCs w:val="24"/>
        </w:rPr>
      </w:pPr>
    </w:p>
    <w:p w14:paraId="3B8D4D53" w14:textId="77777777" w:rsidR="00037705" w:rsidRPr="001E590A" w:rsidRDefault="003C01B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noProof/>
          <w:sz w:val="24"/>
          <w:szCs w:val="24"/>
          <w:lang w:eastAsia="id-ID"/>
        </w:rPr>
        <mc:AlternateContent>
          <mc:Choice Requires="wps">
            <w:drawing>
              <wp:anchor distT="0" distB="0" distL="114300" distR="114300" simplePos="0" relativeHeight="251651072" behindDoc="0" locked="0" layoutInCell="1" allowOverlap="1" wp14:anchorId="55B30207" wp14:editId="4F61A04E">
                <wp:simplePos x="0" y="0"/>
                <wp:positionH relativeFrom="column">
                  <wp:posOffset>1524000</wp:posOffset>
                </wp:positionH>
                <wp:positionV relativeFrom="paragraph">
                  <wp:posOffset>240031</wp:posOffset>
                </wp:positionV>
                <wp:extent cx="2581275" cy="5715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581275" cy="57150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FCF8AC" w14:textId="77777777" w:rsidR="003C01BC" w:rsidRDefault="003C01BC" w:rsidP="003C01BC">
                            <w:pPr>
                              <w:jc w:val="center"/>
                            </w:pPr>
                            <w:r>
                              <w:t>Ketakukan Mahasiswa dalam mengikuti mata kuliah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B30207" id="Rectangle 3" o:spid="_x0000_s1028" style="position:absolute;left:0;text-align:left;margin-left:120pt;margin-top:18.9pt;width:203.25pt;height:4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" fillcolor="white [3201]" strokecolor="black [3213]" strokeweight=".25pt">
                <v:textbox>
                  <w:txbxContent>
                    <w:p w14:paraId="15FCF8AC" w14:textId="77777777" w:rsidR="003C01BC" w:rsidRDefault="003C01BC" w:rsidP="003C01BC">
                      <w:pPr>
                        <w:jc w:val="center"/>
                      </w:pPr>
                      <w:r>
                        <w:t>Ketakukan Mahasiswa dalam mengikuti mata kuliah perpajakan</w:t>
                      </w:r>
                    </w:p>
                  </w:txbxContent>
                </v:textbox>
              </v:rect>
            </w:pict>
          </mc:Fallback>
        </mc:AlternateContent>
      </w:r>
    </w:p>
    <w:p w14:paraId="36DC41DE" w14:textId="77777777" w:rsidR="00037705" w:rsidRPr="001E590A" w:rsidRDefault="00037705" w:rsidP="001E590A">
      <w:pPr>
        <w:spacing w:after="0" w:line="240" w:lineRule="auto"/>
        <w:jc w:val="both"/>
        <w:rPr>
          <w:rFonts w:ascii="Times New Roman" w:hAnsi="Times New Roman" w:cs="Times New Roman"/>
          <w:b/>
          <w:sz w:val="24"/>
          <w:szCs w:val="24"/>
        </w:rPr>
      </w:pPr>
    </w:p>
    <w:p w14:paraId="3AD7BDE3" w14:textId="77777777" w:rsidR="00037705" w:rsidRPr="001E590A" w:rsidRDefault="003C01B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6F4FC166" wp14:editId="61BB69ED">
                <wp:simplePos x="0" y="0"/>
                <wp:positionH relativeFrom="column">
                  <wp:posOffset>2762250</wp:posOffset>
                </wp:positionH>
                <wp:positionV relativeFrom="paragraph">
                  <wp:posOffset>32385</wp:posOffset>
                </wp:positionV>
                <wp:extent cx="0" cy="428625"/>
                <wp:effectExtent l="0" t="0" r="19050" b="9525"/>
                <wp:wrapNone/>
                <wp:docPr id="10" name="Straight Connector 10"/>
                <wp:cNvGraphicFramePr/>
                <a:graphic xmlns:a="http://schemas.openxmlformats.org/drawingml/2006/main">
                  <a:graphicData uri="http://schemas.microsoft.com/office/word/2010/wordprocessingShape">
                    <wps:wsp>
                      <wps:cNvCnPr/>
                      <wps:spPr>
                        <a:xfrm>
                          <a:off x="0" y="0"/>
                          <a:ext cx="0" cy="428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0B37DF7" id="Straight Connector 10"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7.5pt,2.55pt" to="217.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" strokecolor="black [3040]"/>
            </w:pict>
          </mc:Fallback>
        </mc:AlternateContent>
      </w:r>
    </w:p>
    <w:p w14:paraId="019C77F3" w14:textId="77777777" w:rsidR="00037705" w:rsidRPr="001E590A" w:rsidRDefault="00111CD8"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noProof/>
          <w:sz w:val="24"/>
          <w:szCs w:val="24"/>
          <w:lang w:eastAsia="id-ID"/>
        </w:rPr>
        <mc:AlternateContent>
          <mc:Choice Requires="wps">
            <w:drawing>
              <wp:anchor distT="0" distB="0" distL="114300" distR="114300" simplePos="0" relativeHeight="251655168" behindDoc="0" locked="0" layoutInCell="1" allowOverlap="1" wp14:anchorId="6DDB9D4F" wp14:editId="1D2ED557">
                <wp:simplePos x="0" y="0"/>
                <wp:positionH relativeFrom="column">
                  <wp:posOffset>2114550</wp:posOffset>
                </wp:positionH>
                <wp:positionV relativeFrom="paragraph">
                  <wp:posOffset>71120</wp:posOffset>
                </wp:positionV>
                <wp:extent cx="1409700" cy="2857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1409700" cy="2857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1AA493" w14:textId="77777777" w:rsidR="003C01BC" w:rsidRDefault="003C01BC" w:rsidP="003C01BC">
                            <w:pPr>
                              <w:jc w:val="center"/>
                            </w:pPr>
                            <w:r>
                              <w:t>Fenomenolo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DB9D4F" id="Rectangle 4" o:spid="_x0000_s1029" style="position:absolute;left:0;text-align:left;margin-left:166.5pt;margin-top:5.6pt;width:111pt;height:2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" fillcolor="white [3201]" strokecolor="black [3213]" strokeweight=".25pt">
                <v:textbox>
                  <w:txbxContent>
                    <w:p w14:paraId="3C1AA493" w14:textId="77777777" w:rsidR="003C01BC" w:rsidRDefault="003C01BC" w:rsidP="003C01BC">
                      <w:pPr>
                        <w:jc w:val="center"/>
                      </w:pPr>
                      <w:r>
                        <w:t>Fenomenologi</w:t>
                      </w:r>
                    </w:p>
                  </w:txbxContent>
                </v:textbox>
              </v:rect>
            </w:pict>
          </mc:Fallback>
        </mc:AlternateContent>
      </w:r>
      <w:r w:rsidRPr="001E590A">
        <w:rPr>
          <w:rFonts w:ascii="Times New Roman" w:hAnsi="Times New Roman" w:cs="Times New Roman"/>
          <w:b/>
          <w:noProof/>
          <w:sz w:val="24"/>
          <w:szCs w:val="24"/>
          <w:lang w:eastAsia="id-ID"/>
        </w:rPr>
        <mc:AlternateContent>
          <mc:Choice Requires="wps">
            <w:drawing>
              <wp:anchor distT="0" distB="0" distL="114300" distR="114300" simplePos="0" relativeHeight="251675648" behindDoc="0" locked="0" layoutInCell="1" allowOverlap="1" wp14:anchorId="28BB24FA" wp14:editId="2E865167">
                <wp:simplePos x="0" y="0"/>
                <wp:positionH relativeFrom="column">
                  <wp:posOffset>2762250</wp:posOffset>
                </wp:positionH>
                <wp:positionV relativeFrom="paragraph">
                  <wp:posOffset>356870</wp:posOffset>
                </wp:positionV>
                <wp:extent cx="0" cy="47625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0" cy="47625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4602CBB" id="Straight Connector 11"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7.5pt,28.1pt" to="217.5pt,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" strokecolor="black [3213]"/>
            </w:pict>
          </mc:Fallback>
        </mc:AlternateContent>
      </w:r>
    </w:p>
    <w:p w14:paraId="6AB24784" w14:textId="77777777" w:rsidR="00037705" w:rsidRPr="001E590A" w:rsidRDefault="00037705" w:rsidP="001E590A">
      <w:pPr>
        <w:spacing w:after="0" w:line="240" w:lineRule="auto"/>
        <w:jc w:val="both"/>
        <w:rPr>
          <w:rFonts w:ascii="Times New Roman" w:hAnsi="Times New Roman" w:cs="Times New Roman"/>
          <w:b/>
          <w:sz w:val="24"/>
          <w:szCs w:val="24"/>
        </w:rPr>
      </w:pPr>
    </w:p>
    <w:p w14:paraId="546E9388" w14:textId="77777777" w:rsidR="00037705" w:rsidRPr="001E590A" w:rsidRDefault="003C01B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71EDBA4D" wp14:editId="48110CAA">
                <wp:simplePos x="0" y="0"/>
                <wp:positionH relativeFrom="column">
                  <wp:posOffset>1647825</wp:posOffset>
                </wp:positionH>
                <wp:positionV relativeFrom="paragraph">
                  <wp:posOffset>53340</wp:posOffset>
                </wp:positionV>
                <wp:extent cx="2381250" cy="47625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2381250" cy="4762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999805" w14:textId="77777777" w:rsidR="003C01BC" w:rsidRDefault="003C01BC" w:rsidP="003C01BC">
                            <w:pPr>
                              <w:jc w:val="center"/>
                            </w:pPr>
                            <w:r>
                              <w:t>Makna Ketakutan Mahasiswa dalam mengikuti mata kuliah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EDBA4D" id="Rectangle 5" o:spid="_x0000_s1030" style="position:absolute;left:0;text-align:left;margin-left:129.75pt;margin-top:4.2pt;width:187.5pt;height: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" fillcolor="white [3201]" strokecolor="black [3213]" strokeweight=".25pt">
                <v:textbox>
                  <w:txbxContent>
                    <w:p w14:paraId="5C999805" w14:textId="77777777" w:rsidR="003C01BC" w:rsidRDefault="003C01BC" w:rsidP="003C01BC">
                      <w:pPr>
                        <w:jc w:val="center"/>
                      </w:pPr>
                      <w:r>
                        <w:t>Makna Ketakutan Mahasiswa dalam mengikuti mata kuliah perpajakan</w:t>
                      </w:r>
                    </w:p>
                  </w:txbxContent>
                </v:textbox>
              </v:rect>
            </w:pict>
          </mc:Fallback>
        </mc:AlternateContent>
      </w:r>
    </w:p>
    <w:p w14:paraId="311EA206" w14:textId="77777777" w:rsidR="00037705" w:rsidRPr="001E590A" w:rsidRDefault="00037705" w:rsidP="001E590A">
      <w:pPr>
        <w:spacing w:after="0" w:line="240" w:lineRule="auto"/>
        <w:jc w:val="both"/>
        <w:rPr>
          <w:rFonts w:ascii="Times New Roman" w:hAnsi="Times New Roman" w:cs="Times New Roman"/>
          <w:b/>
          <w:sz w:val="24"/>
          <w:szCs w:val="24"/>
        </w:rPr>
      </w:pPr>
    </w:p>
    <w:p w14:paraId="7F3A7CF1" w14:textId="77777777" w:rsidR="00111CD8" w:rsidRPr="001E590A" w:rsidRDefault="00111CD8"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Gambar Kerangka Pikir</w:t>
      </w:r>
    </w:p>
    <w:p w14:paraId="01D835AC" w14:textId="77777777" w:rsidR="00FF6CFC" w:rsidRPr="001E590A" w:rsidRDefault="00FF6CFC" w:rsidP="001E590A">
      <w:pPr>
        <w:spacing w:after="0" w:line="240" w:lineRule="auto"/>
        <w:jc w:val="both"/>
        <w:rPr>
          <w:rFonts w:ascii="Times New Roman" w:hAnsi="Times New Roman" w:cs="Times New Roman"/>
          <w:sz w:val="24"/>
          <w:szCs w:val="24"/>
        </w:rPr>
      </w:pPr>
    </w:p>
    <w:p w14:paraId="5E8FAE5F" w14:textId="77777777" w:rsidR="00D75D3C" w:rsidRPr="001E590A" w:rsidRDefault="00D75D3C" w:rsidP="001E590A">
      <w:pPr>
        <w:spacing w:after="0" w:line="240" w:lineRule="auto"/>
        <w:jc w:val="both"/>
        <w:rPr>
          <w:rFonts w:ascii="Times New Roman" w:hAnsi="Times New Roman" w:cs="Times New Roman"/>
          <w:sz w:val="24"/>
          <w:szCs w:val="24"/>
        </w:rPr>
      </w:pPr>
    </w:p>
    <w:p w14:paraId="492156C5" w14:textId="77777777" w:rsidR="00E35C01" w:rsidRPr="001E590A" w:rsidRDefault="00D574E1"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METODE PENELITIAN</w:t>
      </w:r>
    </w:p>
    <w:p w14:paraId="1F0A8F65" w14:textId="77777777" w:rsidR="00394ABF" w:rsidRPr="001E590A" w:rsidRDefault="00394ABF"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Pendekatan Penelitian</w:t>
      </w:r>
    </w:p>
    <w:p w14:paraId="732BE8A2" w14:textId="77777777" w:rsidR="00D574E1" w:rsidRPr="001E590A" w:rsidRDefault="00D574E1"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Penelitian ini menggunakan pendekatan kualitatif. Pendekatan kualitatif merupakan suatu metode penelitian yang bertujuan untuk memahami fenomena sosial dan kemanusiaan dari sudut pandang orang-orang yang mengalami fenomena tersebut. Fokus  pendekatan ini adalah untuk mengeksplorasi dan memahami secara mendalam  pengalaman, perilaku, dan interaksi manusia dalam situasi tertentu.</w:t>
      </w:r>
    </w:p>
    <w:p w14:paraId="768891F9" w14:textId="77777777" w:rsidR="00D574E1" w:rsidRPr="001E590A" w:rsidRDefault="00394ABF"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Penelitian ini menggunakan metode fenomenologi. Fenomenologi adalah  pendekatan  filsafat dan metodologi penelitian yang berfokus pada studi  pengalaman langsung dan kesadaran individu.Tujuannya adalah untuk memahami bagaimana orang mengalami fenomena dan memberi makna pada fenomena tersebut dalam kehidupan sehari-hari. Fenomenologi mengeksplorasi sifat pengalaman subjektif dan berupaya mengungkap struktur fundamental  kesadaran manusia.</w:t>
      </w:r>
    </w:p>
    <w:p w14:paraId="7054F8DC" w14:textId="77777777" w:rsidR="00394ABF" w:rsidRPr="001E590A" w:rsidRDefault="00394ABF"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Lokasi Penelitian</w:t>
      </w:r>
    </w:p>
    <w:p w14:paraId="06DC166C" w14:textId="77777777" w:rsidR="00394ABF" w:rsidRPr="001E590A" w:rsidRDefault="00394ABF"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Lokasi penelitian adalah tempat atau lingkungan di mana data dikumpulkan.Lokasi penelitian dilakukan di wilayah Makassar Sulawesi Selatan.Pengambilan informasi bersumber dari mahasiswa yang berasal dari kampus Universitas Muslim Indonesia yang dilakukan di Makassar Sulawesi Selatan tepatnya di cafe terdekat dari kampus.</w:t>
      </w:r>
    </w:p>
    <w:p w14:paraId="4454E282" w14:textId="77777777" w:rsidR="00394ABF" w:rsidRPr="001E590A" w:rsidRDefault="00394ABF"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Subjek Penelitian</w:t>
      </w:r>
    </w:p>
    <w:p w14:paraId="078274B0" w14:textId="77777777" w:rsidR="00394ABF" w:rsidRPr="001E590A" w:rsidRDefault="00054738"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 xml:space="preserve">Peneliti membutuhkan data yang berasal dari informan </w:t>
      </w:r>
      <w:r w:rsidR="00DD6E0D" w:rsidRPr="001E590A">
        <w:rPr>
          <w:rFonts w:ascii="Times New Roman" w:hAnsi="Times New Roman" w:cs="Times New Roman"/>
          <w:sz w:val="24"/>
          <w:szCs w:val="24"/>
        </w:rPr>
        <w:t>agar dapat memperoleh informasi</w:t>
      </w:r>
      <w:r w:rsidRPr="001E590A">
        <w:rPr>
          <w:rFonts w:ascii="Times New Roman" w:hAnsi="Times New Roman" w:cs="Times New Roman"/>
          <w:sz w:val="24"/>
          <w:szCs w:val="24"/>
        </w:rPr>
        <w:t>.Informan dalam penelitian ini adalah mahasiswa yang sudah lulus Prodi Akuntansi Universitas Muslim Indonesia yang sudah menempuh mata kuliah perpajakan. Pengambilan sampel dilakukan dengan simple random sampling.</w:t>
      </w:r>
    </w:p>
    <w:p w14:paraId="32C34726" w14:textId="77777777" w:rsidR="00394ABF" w:rsidRPr="001E590A" w:rsidRDefault="00394ABF"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Sumber dan Jenis Data</w:t>
      </w:r>
    </w:p>
    <w:p w14:paraId="088D5406" w14:textId="77777777" w:rsidR="00394ABF" w:rsidRPr="001E590A" w:rsidRDefault="00394ABF"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Data dapat dapat di peroleh secara primer dan sekunder. Data primer adalah data yang diperoleh  langsung dari informan. Sedangkan data sekunder merupakan data  yang diperoleh secara tidak langsung atau  dari sumber  yang  ada. Penelitian ini menggunakan data primer. Hal ini dilakukan karena data yang diperoleh secara langsung dari inf</w:t>
      </w:r>
      <w:r w:rsidR="00054738" w:rsidRPr="001E590A">
        <w:rPr>
          <w:rFonts w:ascii="Times New Roman" w:hAnsi="Times New Roman" w:cs="Times New Roman"/>
          <w:sz w:val="24"/>
          <w:szCs w:val="24"/>
        </w:rPr>
        <w:t>orman yakni mahasiswa yang sudah lulus</w:t>
      </w:r>
      <w:r w:rsidRPr="001E590A">
        <w:rPr>
          <w:rFonts w:ascii="Times New Roman" w:hAnsi="Times New Roman" w:cs="Times New Roman"/>
          <w:sz w:val="24"/>
          <w:szCs w:val="24"/>
        </w:rPr>
        <w:t xml:space="preserve"> Prodi Akuntansi Universitas Muslim Indonesia yang sudah menempuh mata kuliah perpajakan. Hal ini dilakukan, karena penelitian ini memerlukan data yang sifatnya mendalam.</w:t>
      </w:r>
    </w:p>
    <w:p w14:paraId="30DD2E24" w14:textId="77777777" w:rsidR="00394ABF" w:rsidRPr="001E590A" w:rsidRDefault="00054738"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Metode Pengumpulan Data</w:t>
      </w:r>
    </w:p>
    <w:p w14:paraId="303FEB41" w14:textId="77777777" w:rsidR="00054738" w:rsidRPr="001E590A" w:rsidRDefault="00054738"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lastRenderedPageBreak/>
        <w:t>Metode pengumpulan data adalah cara yang dilakukan oleh peneliti untuk mendapatkan data penelitiannya. Untuk memperoleh hasil yang maksimal, peneliti harus terlibat langsung</w:t>
      </w:r>
      <w:r w:rsidR="00FF6CFC" w:rsidRPr="001E590A">
        <w:rPr>
          <w:rFonts w:ascii="Times New Roman" w:hAnsi="Times New Roman" w:cs="Times New Roman"/>
          <w:sz w:val="24"/>
          <w:szCs w:val="24"/>
        </w:rPr>
        <w:t xml:space="preserve"> </w:t>
      </w:r>
      <w:r w:rsidRPr="001E590A">
        <w:rPr>
          <w:rFonts w:ascii="Times New Roman" w:hAnsi="Times New Roman" w:cs="Times New Roman"/>
          <w:sz w:val="24"/>
          <w:szCs w:val="24"/>
        </w:rPr>
        <w:t>dalam melakukan pengumpulan data. Dalam penelitian ini, pengumpulan data dilakukan dengan beberapa prosedur yaitu :</w:t>
      </w:r>
    </w:p>
    <w:p w14:paraId="1F30DDBA" w14:textId="77777777" w:rsidR="00054738" w:rsidRPr="001E590A" w:rsidRDefault="00054738" w:rsidP="001E590A">
      <w:pPr>
        <w:pStyle w:val="ListParagraph"/>
        <w:numPr>
          <w:ilvl w:val="0"/>
          <w:numId w:val="8"/>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Wawancara</w:t>
      </w:r>
    </w:p>
    <w:p w14:paraId="30B6FC7E" w14:textId="77777777" w:rsidR="00054738" w:rsidRPr="001E590A" w:rsidRDefault="00054738" w:rsidP="001E590A">
      <w:pPr>
        <w:pStyle w:val="ListParagraph"/>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Dalam penelitian ini, peneliti menggunakan teknik wawancara secaralangsung (face to face). Wawancara ini dilakukan dengan tidak tersetruktur. Jadi mekanisme yang dilakukan dapat berkembang sesuai kondisi pada saat wawancara seng berlangsung. Jadi peneliti hanya mempersiapkan poin – poin penting yang ditunjukkan krpada informan.</w:t>
      </w:r>
    </w:p>
    <w:p w14:paraId="77013208" w14:textId="77777777" w:rsidR="00054738" w:rsidRPr="001E590A" w:rsidRDefault="00054738" w:rsidP="001E590A">
      <w:pPr>
        <w:pStyle w:val="ListParagraph"/>
        <w:numPr>
          <w:ilvl w:val="0"/>
          <w:numId w:val="8"/>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Dokumentasi</w:t>
      </w:r>
    </w:p>
    <w:p w14:paraId="03E948F5" w14:textId="77777777" w:rsidR="00054738" w:rsidRPr="001E590A" w:rsidRDefault="00054738" w:rsidP="001E590A">
      <w:pPr>
        <w:pStyle w:val="ListParagraph"/>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Dokumentasi merupakan metode pengumpulan data yang berupa notulen, catatan, dan berkas lain yang memungkinkan untuk dijadikan data penelitian. Dokumentasi hasil wawancara dibutuhkan untuk menyimpan hasil penelitian agar bisa diinterpretasikan menjadi sebuah tulisan.</w:t>
      </w:r>
    </w:p>
    <w:p w14:paraId="27A08FC9" w14:textId="77777777" w:rsidR="00054738" w:rsidRPr="001E590A" w:rsidRDefault="00054738"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Teknik Analisis</w:t>
      </w:r>
    </w:p>
    <w:p w14:paraId="55B8CF03" w14:textId="77777777" w:rsidR="00054738" w:rsidRPr="001E590A" w:rsidRDefault="00054738" w:rsidP="001E590A">
      <w:p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Beberapa daftar pertanyaan sebagai acuan wawancara :</w:t>
      </w:r>
    </w:p>
    <w:p w14:paraId="2DEA7A63" w14:textId="77777777" w:rsidR="00054738" w:rsidRPr="001E590A" w:rsidRDefault="00054738" w:rsidP="001E590A">
      <w:pPr>
        <w:pStyle w:val="ListParagraph"/>
        <w:numPr>
          <w:ilvl w:val="0"/>
          <w:numId w:val="9"/>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Siapa nama anda?</w:t>
      </w:r>
    </w:p>
    <w:p w14:paraId="1765E8B5" w14:textId="77777777" w:rsidR="00054738" w:rsidRPr="001E590A" w:rsidRDefault="00054738" w:rsidP="001E590A">
      <w:pPr>
        <w:pStyle w:val="ListParagraph"/>
        <w:numPr>
          <w:ilvl w:val="0"/>
          <w:numId w:val="9"/>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Dari mana asal sekolah anda serta jurusan apa yang anda pilih?</w:t>
      </w:r>
    </w:p>
    <w:p w14:paraId="3B9D18D5" w14:textId="77777777" w:rsidR="00054738" w:rsidRPr="001E590A" w:rsidRDefault="00054738" w:rsidP="001E590A">
      <w:pPr>
        <w:pStyle w:val="ListParagraph"/>
        <w:numPr>
          <w:ilvl w:val="0"/>
          <w:numId w:val="9"/>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Apa yang kamu ketahui tentang perkuliahan perpajakan?</w:t>
      </w:r>
    </w:p>
    <w:p w14:paraId="14CE7C3F" w14:textId="77777777" w:rsidR="00054738" w:rsidRPr="001E590A" w:rsidRDefault="00054738" w:rsidP="001E590A">
      <w:pPr>
        <w:pStyle w:val="ListParagraph"/>
        <w:numPr>
          <w:ilvl w:val="0"/>
          <w:numId w:val="9"/>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Seberapa minat anda dalam mengikuti mata kuliah perpajakan?</w:t>
      </w:r>
    </w:p>
    <w:p w14:paraId="508140B2" w14:textId="77777777" w:rsidR="00054738" w:rsidRPr="001E590A" w:rsidRDefault="00054738" w:rsidP="001E590A">
      <w:pPr>
        <w:pStyle w:val="ListParagraph"/>
        <w:numPr>
          <w:ilvl w:val="0"/>
          <w:numId w:val="9"/>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Bagaimana kesan anda saat mengikuti mata kuliah perpajakan?</w:t>
      </w:r>
    </w:p>
    <w:p w14:paraId="099BD545" w14:textId="77777777" w:rsidR="00054738" w:rsidRPr="001E590A" w:rsidRDefault="00054738" w:rsidP="001E590A">
      <w:pPr>
        <w:pStyle w:val="ListParagraph"/>
        <w:numPr>
          <w:ilvl w:val="0"/>
          <w:numId w:val="9"/>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Apakah ada kendala yang anda rasakan saat mengikuti mata kuliah perpajakan?</w:t>
      </w:r>
    </w:p>
    <w:p w14:paraId="3A515B0F" w14:textId="77777777" w:rsidR="00E35C01" w:rsidRPr="001E590A" w:rsidRDefault="00054738" w:rsidP="001E590A">
      <w:pPr>
        <w:pStyle w:val="ListParagraph"/>
        <w:numPr>
          <w:ilvl w:val="0"/>
          <w:numId w:val="9"/>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Apakah ada rasa fobia dalam mengikuti mata kuliah perpajakan? Jika ada, apa faktor yang mendorong rasa fobia tersebut?</w:t>
      </w:r>
    </w:p>
    <w:p w14:paraId="6B599C10" w14:textId="77777777" w:rsidR="00FF6CFC" w:rsidRPr="001E590A" w:rsidRDefault="00FF6CFC" w:rsidP="001E590A">
      <w:pPr>
        <w:spacing w:after="0" w:line="240" w:lineRule="auto"/>
        <w:jc w:val="both"/>
        <w:rPr>
          <w:rFonts w:ascii="Times New Roman" w:hAnsi="Times New Roman" w:cs="Times New Roman"/>
          <w:sz w:val="24"/>
          <w:szCs w:val="24"/>
        </w:rPr>
      </w:pPr>
    </w:p>
    <w:p w14:paraId="67C500B4" w14:textId="77777777" w:rsidR="00054738" w:rsidRPr="001E590A" w:rsidRDefault="00054738"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HASIL DAN PEMBAHASAN</w:t>
      </w:r>
    </w:p>
    <w:p w14:paraId="0BB8F301" w14:textId="77777777" w:rsidR="00054738" w:rsidRPr="001E590A" w:rsidRDefault="00DD6E0D"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Deskripsi Data Penelitian</w:t>
      </w:r>
    </w:p>
    <w:p w14:paraId="514F1945" w14:textId="77777777" w:rsidR="00DD6E0D" w:rsidRPr="001E590A" w:rsidRDefault="00DD6E0D"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Penelitian ini menggunakan data primer. Hal ini dilakukan karena data yang diperoleh secara langsung dari informan yakni mahasiswa yang sudah lulus Prodi Akuntansi Universitas Muslim Indonesia yang sudah menempuh mata kuliah perpajakan. Hal ini dilakukan, karena penelitian ini memerlukan data yang sifatnya mendalam.Metode pengumpulan datanya dilakukan dengan wawancara informan dengan memepertanyakan beberapa pertanyaan yang dibuat peneliti untuk ditanyakan ke informan agar memperoleh informasi agar mendapatkan hasil sesuai dengan topik yang dibahas.</w:t>
      </w:r>
    </w:p>
    <w:p w14:paraId="628956D6" w14:textId="77777777" w:rsidR="00DD6E0D" w:rsidRPr="001E590A" w:rsidRDefault="00DD6E0D"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Dalam penelitian ini peneliti melakukan wawancara kepada mahasiswa yang sudah lulus Prodi Akuntansi Universitas Muslim Indonesia yang sudah menempuh mata kuliah perpajakan. Hal ini dilakukan, karena penelitian ini memerlukan data yang sifatnya mendalam.Peneliti merekam atau mencatat informasi yang didapatkan dari wawancara yang dilakukan kepada informan.</w:t>
      </w:r>
    </w:p>
    <w:p w14:paraId="49D549BA" w14:textId="77777777" w:rsidR="00DD6E0D" w:rsidRPr="001E590A" w:rsidRDefault="00DD6E0D"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Proses wawancara ini dilakukan pada hari Senin dan Selasa tanggal 3 dan 4 Juni 2024. Sebelum melakukan proses wawancara, peneliti telah menghubungi beberapa mahasiswa yang cocok untuk dijadikan informan dalam penelitian ini.</w:t>
      </w:r>
    </w:p>
    <w:p w14:paraId="167A3353" w14:textId="77777777" w:rsidR="00A044A2" w:rsidRPr="001E590A" w:rsidRDefault="00A044A2"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Deskripsi Informan</w:t>
      </w:r>
    </w:p>
    <w:p w14:paraId="690FA6F4" w14:textId="77777777" w:rsidR="00A044A2" w:rsidRPr="001E590A" w:rsidRDefault="007F6A06" w:rsidP="001E590A">
      <w:pPr>
        <w:pStyle w:val="ListParagraph"/>
        <w:numPr>
          <w:ilvl w:val="0"/>
          <w:numId w:val="13"/>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 xml:space="preserve">Mahasiswa </w:t>
      </w:r>
      <w:r w:rsidR="00837388" w:rsidRPr="001E590A">
        <w:rPr>
          <w:rFonts w:ascii="Times New Roman" w:hAnsi="Times New Roman" w:cs="Times New Roman"/>
          <w:sz w:val="24"/>
          <w:szCs w:val="24"/>
        </w:rPr>
        <w:t>F</w:t>
      </w:r>
    </w:p>
    <w:p w14:paraId="1884DA80" w14:textId="77777777" w:rsidR="001E6976" w:rsidRPr="001E590A" w:rsidRDefault="00837388" w:rsidP="001E590A">
      <w:pPr>
        <w:pStyle w:val="ListParagraph"/>
        <w:spacing w:after="0" w:line="240" w:lineRule="auto"/>
        <w:ind w:left="1080"/>
        <w:jc w:val="both"/>
        <w:rPr>
          <w:rFonts w:ascii="Times New Roman" w:hAnsi="Times New Roman" w:cs="Times New Roman"/>
          <w:sz w:val="24"/>
          <w:szCs w:val="24"/>
        </w:rPr>
      </w:pPr>
      <w:r w:rsidRPr="001E590A">
        <w:rPr>
          <w:rFonts w:ascii="Times New Roman" w:hAnsi="Times New Roman" w:cs="Times New Roman"/>
          <w:sz w:val="24"/>
          <w:szCs w:val="24"/>
        </w:rPr>
        <w:t xml:space="preserve">Mahasiswa F merupakan salah satu </w:t>
      </w:r>
      <w:r w:rsidR="001E6976" w:rsidRPr="001E590A">
        <w:rPr>
          <w:rFonts w:ascii="Times New Roman" w:hAnsi="Times New Roman" w:cs="Times New Roman"/>
          <w:sz w:val="24"/>
          <w:szCs w:val="24"/>
        </w:rPr>
        <w:t xml:space="preserve">mahasiswa angkatan 2019 yang sekarang sudah menjadi alumni </w:t>
      </w:r>
      <w:r w:rsidRPr="001E590A">
        <w:rPr>
          <w:rFonts w:ascii="Times New Roman" w:hAnsi="Times New Roman" w:cs="Times New Roman"/>
          <w:sz w:val="24"/>
          <w:szCs w:val="24"/>
        </w:rPr>
        <w:t xml:space="preserve">mahasiswa lulusan </w:t>
      </w:r>
      <w:r w:rsidR="00412E1B" w:rsidRPr="001E590A">
        <w:rPr>
          <w:rFonts w:ascii="Times New Roman" w:hAnsi="Times New Roman" w:cs="Times New Roman"/>
          <w:sz w:val="24"/>
          <w:szCs w:val="24"/>
        </w:rPr>
        <w:t>Prodi akuntansi Universitas Muslim Indonesia yang</w:t>
      </w:r>
      <w:r w:rsidR="001E6976" w:rsidRPr="001E590A">
        <w:rPr>
          <w:rFonts w:ascii="Times New Roman" w:hAnsi="Times New Roman" w:cs="Times New Roman"/>
          <w:sz w:val="24"/>
          <w:szCs w:val="24"/>
        </w:rPr>
        <w:t xml:space="preserve"> bertempat tinggal di Makassar. Peneliti melakukan wawancara pada pukul 10:00 WITA</w:t>
      </w:r>
      <w:r w:rsidR="007F6A06" w:rsidRPr="001E590A">
        <w:rPr>
          <w:rFonts w:ascii="Times New Roman" w:hAnsi="Times New Roman" w:cs="Times New Roman"/>
          <w:sz w:val="24"/>
          <w:szCs w:val="24"/>
        </w:rPr>
        <w:t xml:space="preserve"> Hari Senin</w:t>
      </w:r>
      <w:r w:rsidR="001E6976" w:rsidRPr="001E590A">
        <w:rPr>
          <w:rFonts w:ascii="Times New Roman" w:hAnsi="Times New Roman" w:cs="Times New Roman"/>
          <w:sz w:val="24"/>
          <w:szCs w:val="24"/>
        </w:rPr>
        <w:t xml:space="preserve"> di salah satu cafe di Makassar.</w:t>
      </w:r>
    </w:p>
    <w:p w14:paraId="3BBF1DA4" w14:textId="77777777" w:rsidR="00837388" w:rsidRPr="001E590A" w:rsidRDefault="007F6A06" w:rsidP="001E590A">
      <w:pPr>
        <w:pStyle w:val="ListParagraph"/>
        <w:numPr>
          <w:ilvl w:val="0"/>
          <w:numId w:val="13"/>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 xml:space="preserve">Mahasiswa </w:t>
      </w:r>
      <w:r w:rsidR="00837388" w:rsidRPr="001E590A">
        <w:rPr>
          <w:rFonts w:ascii="Times New Roman" w:hAnsi="Times New Roman" w:cs="Times New Roman"/>
          <w:sz w:val="24"/>
          <w:szCs w:val="24"/>
        </w:rPr>
        <w:t>V</w:t>
      </w:r>
    </w:p>
    <w:p w14:paraId="2DE0FECF" w14:textId="77777777" w:rsidR="009B4CB2" w:rsidRPr="001E590A" w:rsidRDefault="001E6976" w:rsidP="001E590A">
      <w:pPr>
        <w:pStyle w:val="ListParagraph"/>
        <w:spacing w:after="0" w:line="240" w:lineRule="auto"/>
        <w:ind w:left="1080"/>
        <w:jc w:val="both"/>
        <w:rPr>
          <w:rFonts w:ascii="Times New Roman" w:hAnsi="Times New Roman" w:cs="Times New Roman"/>
          <w:sz w:val="24"/>
          <w:szCs w:val="24"/>
        </w:rPr>
      </w:pPr>
      <w:r w:rsidRPr="001E590A">
        <w:rPr>
          <w:rFonts w:ascii="Times New Roman" w:hAnsi="Times New Roman" w:cs="Times New Roman"/>
          <w:sz w:val="24"/>
          <w:szCs w:val="24"/>
        </w:rPr>
        <w:lastRenderedPageBreak/>
        <w:t>Mahasiswa V merupakan salah satu mahasiswa angkatan 2019 yang sekarang sudah menjadi alumni mahasiswa lulusan Prodi akuntansi Universitas Muslim Indonesia yang bertempat tinggal di Makassar. Peneliti melakukan wawancara pada pukul 10:30 WITA</w:t>
      </w:r>
      <w:r w:rsidR="007F6A06" w:rsidRPr="001E590A">
        <w:rPr>
          <w:rFonts w:ascii="Times New Roman" w:hAnsi="Times New Roman" w:cs="Times New Roman"/>
          <w:sz w:val="24"/>
          <w:szCs w:val="24"/>
        </w:rPr>
        <w:t xml:space="preserve"> Hari Senin</w:t>
      </w:r>
      <w:r w:rsidRPr="001E590A">
        <w:rPr>
          <w:rFonts w:ascii="Times New Roman" w:hAnsi="Times New Roman" w:cs="Times New Roman"/>
          <w:sz w:val="24"/>
          <w:szCs w:val="24"/>
        </w:rPr>
        <w:t xml:space="preserve"> di salah satu cafe di Makassar.</w:t>
      </w:r>
    </w:p>
    <w:p w14:paraId="2B9C2A0F" w14:textId="77777777" w:rsidR="009B4CB2" w:rsidRPr="001E590A" w:rsidRDefault="007F6A06" w:rsidP="001E590A">
      <w:pPr>
        <w:pStyle w:val="ListParagraph"/>
        <w:numPr>
          <w:ilvl w:val="0"/>
          <w:numId w:val="13"/>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 xml:space="preserve">Mahasiswa </w:t>
      </w:r>
      <w:r w:rsidR="00837388" w:rsidRPr="001E590A">
        <w:rPr>
          <w:rFonts w:ascii="Times New Roman" w:hAnsi="Times New Roman" w:cs="Times New Roman"/>
          <w:sz w:val="24"/>
          <w:szCs w:val="24"/>
        </w:rPr>
        <w:t>I</w:t>
      </w:r>
    </w:p>
    <w:p w14:paraId="210659A4" w14:textId="77777777" w:rsidR="00837388" w:rsidRPr="001E590A" w:rsidRDefault="007F6A06" w:rsidP="001E590A">
      <w:pPr>
        <w:pStyle w:val="ListParagraph"/>
        <w:spacing w:after="0" w:line="240" w:lineRule="auto"/>
        <w:ind w:left="1080"/>
        <w:jc w:val="both"/>
        <w:rPr>
          <w:rFonts w:ascii="Times New Roman" w:hAnsi="Times New Roman" w:cs="Times New Roman"/>
          <w:sz w:val="24"/>
          <w:szCs w:val="24"/>
        </w:rPr>
      </w:pPr>
      <w:r w:rsidRPr="001E590A">
        <w:rPr>
          <w:rFonts w:ascii="Times New Roman" w:hAnsi="Times New Roman" w:cs="Times New Roman"/>
          <w:sz w:val="24"/>
          <w:szCs w:val="24"/>
        </w:rPr>
        <w:t>Mahasiswa V merupakan salah satu mahasiswa angkatan 2019 yang sekarang sudah menjadi alumni mahasiswa lulusan Prodi akuntansi Universitas Muslim Indonesia yang bertempat tinggal di Makassar. Peneliti melakukan wawancara pada pukul 11:00 WITA Hari Senin di salah satu cafe di Makassar.</w:t>
      </w:r>
    </w:p>
    <w:p w14:paraId="0BA9BA67" w14:textId="77777777" w:rsidR="009B4CB2" w:rsidRPr="001E590A" w:rsidRDefault="007F6A06" w:rsidP="001E590A">
      <w:pPr>
        <w:pStyle w:val="ListParagraph"/>
        <w:numPr>
          <w:ilvl w:val="0"/>
          <w:numId w:val="13"/>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 xml:space="preserve">Mahasiswa </w:t>
      </w:r>
      <w:r w:rsidR="00837388" w:rsidRPr="001E590A">
        <w:rPr>
          <w:rFonts w:ascii="Times New Roman" w:hAnsi="Times New Roman" w:cs="Times New Roman"/>
          <w:sz w:val="24"/>
          <w:szCs w:val="24"/>
        </w:rPr>
        <w:t>D</w:t>
      </w:r>
    </w:p>
    <w:p w14:paraId="0960C262" w14:textId="77777777" w:rsidR="007F6A06" w:rsidRPr="001E590A" w:rsidRDefault="007F6A06" w:rsidP="001E590A">
      <w:pPr>
        <w:pStyle w:val="ListParagraph"/>
        <w:spacing w:after="0" w:line="240" w:lineRule="auto"/>
        <w:ind w:left="1080"/>
        <w:jc w:val="both"/>
        <w:rPr>
          <w:rFonts w:ascii="Times New Roman" w:hAnsi="Times New Roman" w:cs="Times New Roman"/>
          <w:sz w:val="24"/>
          <w:szCs w:val="24"/>
        </w:rPr>
      </w:pPr>
      <w:r w:rsidRPr="001E590A">
        <w:rPr>
          <w:rFonts w:ascii="Times New Roman" w:hAnsi="Times New Roman" w:cs="Times New Roman"/>
          <w:sz w:val="24"/>
          <w:szCs w:val="24"/>
        </w:rPr>
        <w:t>Mahasiswa D merupakan salah satu mahasiswa angkatan 2019 yang sekarang sudah menjadi alumni mahasiswa lulusan Prodi akuntansi Universitas Muslim Indonesia yang bertempat tinggal di Makassar. Peneliti melakukan wawancara pada pukul 10:00 WITA Hari Selasa di salah satu cafe di Makassar.</w:t>
      </w:r>
    </w:p>
    <w:p w14:paraId="600DEF95" w14:textId="77777777" w:rsidR="00837388" w:rsidRPr="001E590A" w:rsidRDefault="007F6A06" w:rsidP="001E590A">
      <w:pPr>
        <w:pStyle w:val="ListParagraph"/>
        <w:numPr>
          <w:ilvl w:val="0"/>
          <w:numId w:val="13"/>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 xml:space="preserve">Mahasiswa </w:t>
      </w:r>
      <w:r w:rsidR="00837388" w:rsidRPr="001E590A">
        <w:rPr>
          <w:rFonts w:ascii="Times New Roman" w:hAnsi="Times New Roman" w:cs="Times New Roman"/>
          <w:sz w:val="24"/>
          <w:szCs w:val="24"/>
        </w:rPr>
        <w:t>K</w:t>
      </w:r>
    </w:p>
    <w:p w14:paraId="11AD19FF" w14:textId="77777777" w:rsidR="00837388" w:rsidRPr="001E590A" w:rsidRDefault="007F6A06" w:rsidP="001E590A">
      <w:pPr>
        <w:pStyle w:val="ListParagraph"/>
        <w:spacing w:after="0" w:line="240" w:lineRule="auto"/>
        <w:ind w:left="1080"/>
        <w:jc w:val="both"/>
        <w:rPr>
          <w:rFonts w:ascii="Times New Roman" w:hAnsi="Times New Roman" w:cs="Times New Roman"/>
          <w:sz w:val="24"/>
          <w:szCs w:val="24"/>
        </w:rPr>
      </w:pPr>
      <w:r w:rsidRPr="001E590A">
        <w:rPr>
          <w:rFonts w:ascii="Times New Roman" w:hAnsi="Times New Roman" w:cs="Times New Roman"/>
          <w:sz w:val="24"/>
          <w:szCs w:val="24"/>
        </w:rPr>
        <w:t>Mahasiswa K merupakan salah satu mahasiswa angkatan 2019 yang sekarang sudah menjadi alumni mahasiswa lulusan Prodi akuntansi Universitas Muslim Indonesia yang bertempat tinggal di Makassar. Peneliti melakukan wawancara pada pukul 10:30 WITA Hari Selasa di salah satu cafe di Makassar.</w:t>
      </w:r>
    </w:p>
    <w:p w14:paraId="38CB1092" w14:textId="77777777" w:rsidR="007F6A06" w:rsidRPr="001E590A" w:rsidRDefault="007F6A06"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Hasil Penelitian</w:t>
      </w:r>
    </w:p>
    <w:p w14:paraId="61478F13" w14:textId="77777777" w:rsidR="007F6A06" w:rsidRPr="001E590A" w:rsidRDefault="007F6A06" w:rsidP="001E590A">
      <w:pPr>
        <w:pStyle w:val="ListParagraph"/>
        <w:numPr>
          <w:ilvl w:val="0"/>
          <w:numId w:val="14"/>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 xml:space="preserve">Mahasiswa F </w:t>
      </w:r>
    </w:p>
    <w:p w14:paraId="1148A42C" w14:textId="77777777" w:rsidR="007F6A06" w:rsidRPr="001E590A" w:rsidRDefault="007F6A06" w:rsidP="001E590A">
      <w:pPr>
        <w:pStyle w:val="ListParagraph"/>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Dalam mengikuti mata kuliah perpajakan ia merasa tegang aatau takut karena dosennya yang terkesan killer.Lalu alasan ia menyebut dosen tersebut killer karena baru masuk saja diawal pembelajaran langsung memulai tanya jawab yang yang menunjuk mahasiswa secara random.</w:t>
      </w:r>
      <w:r w:rsidR="004C4C36" w:rsidRPr="001E590A">
        <w:rPr>
          <w:rFonts w:ascii="Times New Roman" w:hAnsi="Times New Roman" w:cs="Times New Roman"/>
          <w:sz w:val="24"/>
          <w:szCs w:val="24"/>
        </w:rPr>
        <w:t>Tetapi ia yakin mata kuliah pajak sangat bermanfaat di masa depan.</w:t>
      </w:r>
    </w:p>
    <w:p w14:paraId="2ACEDE6A" w14:textId="77777777" w:rsidR="007F6A06" w:rsidRPr="001E590A" w:rsidRDefault="007F6A06" w:rsidP="001E590A">
      <w:pPr>
        <w:pStyle w:val="ListParagraph"/>
        <w:numPr>
          <w:ilvl w:val="0"/>
          <w:numId w:val="14"/>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Mahasiswa V</w:t>
      </w:r>
    </w:p>
    <w:p w14:paraId="5D374559" w14:textId="77777777" w:rsidR="004C4C36" w:rsidRPr="001E590A" w:rsidRDefault="004C4C36" w:rsidP="001E590A">
      <w:pPr>
        <w:pStyle w:val="ListParagraph"/>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Dalam mengikuti mata kuliah pajak Mahasiswa V merasa kurang minat di mata kuliah tersebut sehingga merasa bosan dan tidak termotivasi untuk mengikuti mata kuliah pajak hanya karena keharusan dan harus dilalui kelas dengan mata kuliah pajak pada semester tersebut.</w:t>
      </w:r>
    </w:p>
    <w:p w14:paraId="2C6C540E" w14:textId="77777777" w:rsidR="00E170EE" w:rsidRPr="001E590A" w:rsidRDefault="004C4C36" w:rsidP="001E590A">
      <w:pPr>
        <w:pStyle w:val="ListParagraph"/>
        <w:numPr>
          <w:ilvl w:val="0"/>
          <w:numId w:val="14"/>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Mahasiswa I</w:t>
      </w:r>
    </w:p>
    <w:p w14:paraId="52E16611" w14:textId="77777777" w:rsidR="00A31EF6" w:rsidRPr="001E590A" w:rsidRDefault="00FF6CFC" w:rsidP="001E590A">
      <w:pPr>
        <w:pStyle w:val="ListParagraph"/>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Ia merasa kurang berminat untuk belajar pajak</w:t>
      </w:r>
      <w:r w:rsidR="00A31EF6" w:rsidRPr="001E590A">
        <w:rPr>
          <w:rFonts w:ascii="Times New Roman" w:hAnsi="Times New Roman" w:cs="Times New Roman"/>
          <w:sz w:val="24"/>
          <w:szCs w:val="24"/>
        </w:rPr>
        <w:t xml:space="preserve"> karena ia merasa mata kuliah tersebut </w:t>
      </w:r>
      <w:r w:rsidRPr="001E590A">
        <w:rPr>
          <w:rFonts w:ascii="Times New Roman" w:hAnsi="Times New Roman" w:cs="Times New Roman"/>
          <w:sz w:val="24"/>
          <w:szCs w:val="24"/>
        </w:rPr>
        <w:t xml:space="preserve">susah dipahami .Tetapi ia berpikir bahwa mata kuliah pajak </w:t>
      </w:r>
      <w:r w:rsidR="00A31EF6" w:rsidRPr="001E590A">
        <w:rPr>
          <w:rFonts w:ascii="Times New Roman" w:hAnsi="Times New Roman" w:cs="Times New Roman"/>
          <w:sz w:val="24"/>
          <w:szCs w:val="24"/>
        </w:rPr>
        <w:t>sangat penting untuk</w:t>
      </w:r>
      <w:r w:rsidR="00AE34CC" w:rsidRPr="001E590A">
        <w:rPr>
          <w:rFonts w:ascii="Times New Roman" w:hAnsi="Times New Roman" w:cs="Times New Roman"/>
          <w:sz w:val="24"/>
          <w:szCs w:val="24"/>
        </w:rPr>
        <w:t xml:space="preserve"> bekalnya nanti sebagai akuntan atau di dalam dunia kerja serta bisa patuh terhadap pajak.</w:t>
      </w:r>
    </w:p>
    <w:p w14:paraId="2C1570DF" w14:textId="77777777" w:rsidR="00A31EF6" w:rsidRPr="001E590A" w:rsidRDefault="004C4C36" w:rsidP="001E590A">
      <w:pPr>
        <w:pStyle w:val="ListParagraph"/>
        <w:numPr>
          <w:ilvl w:val="0"/>
          <w:numId w:val="14"/>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Mahasiswa D</w:t>
      </w:r>
    </w:p>
    <w:p w14:paraId="4D97D48E" w14:textId="77777777" w:rsidR="00A31EF6" w:rsidRPr="001E590A" w:rsidRDefault="00A31EF6" w:rsidP="001E590A">
      <w:pPr>
        <w:pStyle w:val="ListParagraph"/>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 xml:space="preserve">Ia merasa </w:t>
      </w:r>
      <w:r w:rsidR="0092542C" w:rsidRPr="001E590A">
        <w:rPr>
          <w:rFonts w:ascii="Times New Roman" w:hAnsi="Times New Roman" w:cs="Times New Roman"/>
          <w:sz w:val="24"/>
          <w:szCs w:val="24"/>
        </w:rPr>
        <w:t xml:space="preserve">kurang minat dan merasa </w:t>
      </w:r>
      <w:r w:rsidRPr="001E590A">
        <w:rPr>
          <w:rFonts w:ascii="Times New Roman" w:hAnsi="Times New Roman" w:cs="Times New Roman"/>
          <w:sz w:val="24"/>
          <w:szCs w:val="24"/>
        </w:rPr>
        <w:t xml:space="preserve">sulit dalam pembelajaran dikelas mata kuliah pajak karena </w:t>
      </w:r>
      <w:r w:rsidR="0092542C" w:rsidRPr="001E590A">
        <w:rPr>
          <w:rFonts w:ascii="Times New Roman" w:hAnsi="Times New Roman" w:cs="Times New Roman"/>
          <w:sz w:val="24"/>
          <w:szCs w:val="24"/>
        </w:rPr>
        <w:t>adanya perhitungan dan UU yang membuatnya merasa kesulitan d</w:t>
      </w:r>
      <w:r w:rsidR="00AE34CC" w:rsidRPr="001E590A">
        <w:rPr>
          <w:rFonts w:ascii="Times New Roman" w:hAnsi="Times New Roman" w:cs="Times New Roman"/>
          <w:sz w:val="24"/>
          <w:szCs w:val="24"/>
        </w:rPr>
        <w:t>alam memahami materi perpajakan dengan wawasan atau pengetahuannya juga yang masih cukup minim.</w:t>
      </w:r>
    </w:p>
    <w:p w14:paraId="54C2389B" w14:textId="77777777" w:rsidR="004C4C36" w:rsidRPr="001E590A" w:rsidRDefault="004C4C36" w:rsidP="001E590A">
      <w:pPr>
        <w:pStyle w:val="ListParagraph"/>
        <w:numPr>
          <w:ilvl w:val="0"/>
          <w:numId w:val="14"/>
        </w:numPr>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Mahasiswa K</w:t>
      </w:r>
    </w:p>
    <w:p w14:paraId="3A02772A" w14:textId="77777777" w:rsidR="0092542C" w:rsidRPr="001E590A" w:rsidRDefault="0092542C" w:rsidP="001E590A">
      <w:pPr>
        <w:pStyle w:val="ListParagraph"/>
        <w:spacing w:after="0" w:line="240" w:lineRule="auto"/>
        <w:jc w:val="both"/>
        <w:rPr>
          <w:rFonts w:ascii="Times New Roman" w:hAnsi="Times New Roman" w:cs="Times New Roman"/>
          <w:sz w:val="24"/>
          <w:szCs w:val="24"/>
        </w:rPr>
      </w:pPr>
      <w:r w:rsidRPr="001E590A">
        <w:rPr>
          <w:rFonts w:ascii="Times New Roman" w:hAnsi="Times New Roman" w:cs="Times New Roman"/>
          <w:sz w:val="24"/>
          <w:szCs w:val="24"/>
        </w:rPr>
        <w:t>Ia ketika melihat kasus perpajakan yang melibatkan masalah hukum, ia takut akan kompleksitas undang-undang perpajakan dan konsekuensi hukum yang serius dari kesalahan. Ketakutan ini yang membuat ia merasa cemas untuk belajar tentang pajak karena takut melakukan kesalahan serupa.</w:t>
      </w:r>
    </w:p>
    <w:p w14:paraId="0BA24C78" w14:textId="77777777" w:rsidR="0092542C" w:rsidRPr="001E590A" w:rsidRDefault="0092542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Pembahasan Keseluruhan</w:t>
      </w:r>
    </w:p>
    <w:p w14:paraId="6C5C52A3" w14:textId="77777777" w:rsidR="00E170EE" w:rsidRPr="001E590A" w:rsidRDefault="00AE34CC"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 xml:space="preserve">Berdasarkan hasil wawancara yang sudah dilaksanakan kepada 5 informan yang alumni angkatan 2019 dari Universitas Muslim Indonesia di Makassar dengan jurusan Akuntansi kurang minat dan dan merasa takut dalam mata kuliah pajak. Mahasiswa F stres karena </w:t>
      </w:r>
      <w:r w:rsidRPr="001E590A">
        <w:rPr>
          <w:rFonts w:ascii="Times New Roman" w:hAnsi="Times New Roman" w:cs="Times New Roman"/>
          <w:sz w:val="24"/>
          <w:szCs w:val="24"/>
        </w:rPr>
        <w:lastRenderedPageBreak/>
        <w:t xml:space="preserve">metode pengajarannya secara langsung menuntut partisipasi aktif seluruh </w:t>
      </w:r>
      <w:r w:rsidR="00FF6CFC" w:rsidRPr="001E590A">
        <w:rPr>
          <w:rFonts w:ascii="Times New Roman" w:hAnsi="Times New Roman" w:cs="Times New Roman"/>
          <w:sz w:val="24"/>
          <w:szCs w:val="24"/>
        </w:rPr>
        <w:t>m</w:t>
      </w:r>
      <w:r w:rsidRPr="001E590A">
        <w:rPr>
          <w:rFonts w:ascii="Times New Roman" w:hAnsi="Times New Roman" w:cs="Times New Roman"/>
          <w:sz w:val="24"/>
          <w:szCs w:val="24"/>
        </w:rPr>
        <w:t xml:space="preserve">ahasiswa. </w:t>
      </w:r>
      <w:r w:rsidR="00FF6CFC" w:rsidRPr="001E590A">
        <w:rPr>
          <w:rFonts w:ascii="Times New Roman" w:hAnsi="Times New Roman" w:cs="Times New Roman"/>
          <w:sz w:val="24"/>
          <w:szCs w:val="24"/>
        </w:rPr>
        <w:t>Dalam mengikuti mata kuliah pajak Mahasiswa V merasa kurang minat di mata kuliah tersebut sehingga merasa bosan dan tidak termotivasi untuk mengikuti mata kuliah pajak hanya karena keharusan dan harus dilalui kelas dengan mata kuliah pajak pada semester tersebut. Lalu mahasiswa I Ia merasa kurang berminat untuk belajar pajak karena ia merasa mata kuliah tersebut susah dipahami .Tetapi ia berpikir bahwa mata kuliah pajak sangat penting untuk bekalnya nanti sebagai akuntan atau di dalam dunia kerja serta bisa patuh terhadap pajak. Kemudian Mahasiswa D Ia merasa kurang minat dan merasa sulit dalam pembelajaran dikelas mata kuliah pajak karena adanya perhitungan dan UU yang membuatnya merasa kesulitan dalam memahami materi perpajakan dengan wawasan atau pengetahuannya juga yang masih cukup minim. Sedangkan Mahasiswa K Ia ketika melihat kasus perpajakan yang melibatkan masalah hukum, ia takut akan kompleksitas undang-undang perpajakan dan konsekuensi hukum yang serius dari kesalahan. Ketakutan ini yang membuat ia merasa cemas untuk belajar tentang pajak karena takut melakukan kesalahan serupa.</w:t>
      </w:r>
    </w:p>
    <w:p w14:paraId="2CDB1627" w14:textId="77777777" w:rsidR="00E170EE" w:rsidRPr="001E590A" w:rsidRDefault="00FF6CFC"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 xml:space="preserve">Lokasi wawancara yang dilakukan dengan informan di salah satu cafe yang ada di Makassar Sulawesi Selatan. Sehingga jika diliat </w:t>
      </w:r>
      <w:r w:rsidR="00C20EB0" w:rsidRPr="001E590A">
        <w:rPr>
          <w:rFonts w:ascii="Times New Roman" w:hAnsi="Times New Roman" w:cs="Times New Roman"/>
          <w:sz w:val="24"/>
          <w:szCs w:val="24"/>
        </w:rPr>
        <w:t>dari kasus yang sudah dibahas pada latar belakang yang menyatakan bahwa kasus-kasus penyelewengan dalam pemungutan pajak, seperti korupsi dan penggelapan, dapat menciptakan citra negatif terhadap aparat pajak. Mahasiswa yang mengikuti mata kuliah pajak mungkin merasa cemas atau takut bahwa mereka akan berurusan dengan situasi serupa di masa depan, yang dapat memperkuat fobia mereka terhadap mata kuliah tersebut. Ternyata setelah dilakukannya penelitian ini dengan mewawancarai beberapa informan ada satu mahasiswa yang Ia ketika melihat kasus perpajakan yang melibatkan masalah hukum, ia takut akan kompleksitas undang-undang perpajakan dan konsekuensi hukum yang serius dari kesalahan. Ketakutan ini yang membuat ia merasa cemas untuk belajar tentang pajak karena takut melakukan kesalahan serupa.</w:t>
      </w:r>
      <w:r w:rsidR="00234A86" w:rsidRPr="001E590A">
        <w:rPr>
          <w:rFonts w:ascii="Times New Roman" w:hAnsi="Times New Roman" w:cs="Times New Roman"/>
          <w:sz w:val="24"/>
          <w:szCs w:val="24"/>
        </w:rPr>
        <w:t xml:space="preserve"> Lalu </w:t>
      </w:r>
      <w:r w:rsidR="00C20EB0" w:rsidRPr="001E590A">
        <w:rPr>
          <w:rFonts w:ascii="Times New Roman" w:hAnsi="Times New Roman" w:cs="Times New Roman"/>
          <w:sz w:val="24"/>
          <w:szCs w:val="24"/>
        </w:rPr>
        <w:t>di sisi lain yang menyebabkan fobia mahasiswa tidak masuk atau merasa cemas dan takut dalam mengikuti mata kuliah pajak karena adanya faktor-faktor  dari cara mengajar dosen yang dinilai killer menuntut setiap mahasiswa harus berpartisipasi aktif dalam pem</w:t>
      </w:r>
      <w:r w:rsidR="00234A86" w:rsidRPr="001E590A">
        <w:rPr>
          <w:rFonts w:ascii="Times New Roman" w:hAnsi="Times New Roman" w:cs="Times New Roman"/>
          <w:sz w:val="24"/>
          <w:szCs w:val="24"/>
        </w:rPr>
        <w:t>belajaran yang menyebabkan mahasiswa takut dan cemas ketika memasuki kelas dengan mata kuliah pajak. Faktor lain juga yaitu beberapa mahasiswa kurang minat karena kurangnya pengetahuan tentang pajak yang berpikiran pajak itu banyak perhitungan dan UU yang membuatnya merasa sulit dengan mata kuliah pajak. Serta tidak adanya motivasi dan minat dalam pelajaran mata kuliah pajak tetapi ia harus mengikuti mata kuliah tersebut karena keharusan dan harus dilalui pada semester tersebut atau dengan kata lain hanya menggugurkan kewajiban.</w:t>
      </w:r>
    </w:p>
    <w:p w14:paraId="6BED8F09" w14:textId="77777777" w:rsidR="00234A86" w:rsidRPr="001E590A" w:rsidRDefault="00D75D3C"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KESIMPULAN DAN SARAN</w:t>
      </w:r>
    </w:p>
    <w:p w14:paraId="1395474E" w14:textId="77777777" w:rsidR="002C5385" w:rsidRPr="001E590A" w:rsidRDefault="00234A86"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Kesimpulan</w:t>
      </w:r>
    </w:p>
    <w:p w14:paraId="60DD38B3" w14:textId="77777777" w:rsidR="002C5385" w:rsidRPr="001E590A" w:rsidRDefault="002C5385"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Berdasarkan uraian yang telah disampaikan jika diliat dari kasus yang telah di paparkan yaitu kasus penyelewengan dalam pemungutan pajak, seperti korupsi dan penggelapan, dapat menciptakan citra negatif terhadap aparat pajak. Mahasiswa yang mengikuti mata kuliah pajak mungkin merasa cemas atau takut bahwa mereka akan berurusan dengan situasi serupa di masa depan, yang dapat memperkuat fobia mereka terhadap mata kuliah tersebut. Tetapi ternyata kebanyakan mahasiswa yang fobia akan mata kuliah pajak itu lebih condong muncul dari faktor pengajaran dan individu mahasiswa tersebut</w:t>
      </w:r>
      <w:r w:rsidR="00C90FD2" w:rsidRPr="001E590A">
        <w:rPr>
          <w:rFonts w:ascii="Times New Roman" w:hAnsi="Times New Roman" w:cs="Times New Roman"/>
          <w:sz w:val="24"/>
          <w:szCs w:val="24"/>
        </w:rPr>
        <w:t>. Pendekatan pengajaran yang fleksibel dan mudah disesuaikan yang memenuhi kebutuhan dan kekhawatiran individu mahasiswa  sangat penting untuk keberhasilan pembelajaran. Metode  interaktif, dukungan tambahan, dan penjelasan  jelas tentang relevansinya dengan karir masa depan  membantu mhasiswa mengatasi  tantangan yang mereka hadapi. Mahasiswa juga diharapkan untuk proaktif dalam mencari cara yang efektif untuk meningkatkan motivasi dan pemahaman mereka terhadap materi perpajakan.</w:t>
      </w:r>
    </w:p>
    <w:p w14:paraId="21D5222A" w14:textId="77777777" w:rsidR="00C90FD2" w:rsidRPr="001E590A" w:rsidRDefault="00C90FD2" w:rsidP="001E590A">
      <w:pPr>
        <w:spacing w:after="0" w:line="240" w:lineRule="auto"/>
        <w:ind w:firstLine="567"/>
        <w:jc w:val="both"/>
        <w:rPr>
          <w:rFonts w:ascii="Times New Roman" w:hAnsi="Times New Roman" w:cs="Times New Roman"/>
          <w:sz w:val="24"/>
          <w:szCs w:val="24"/>
        </w:rPr>
      </w:pPr>
    </w:p>
    <w:p w14:paraId="088C77C2" w14:textId="77777777" w:rsidR="00C90FD2" w:rsidRPr="001E590A" w:rsidRDefault="00C90FD2" w:rsidP="001E590A">
      <w:pPr>
        <w:spacing w:after="0" w:line="240" w:lineRule="auto"/>
        <w:ind w:firstLine="567"/>
        <w:jc w:val="both"/>
        <w:rPr>
          <w:rFonts w:ascii="Times New Roman" w:hAnsi="Times New Roman" w:cs="Times New Roman"/>
          <w:sz w:val="24"/>
          <w:szCs w:val="24"/>
        </w:rPr>
      </w:pPr>
    </w:p>
    <w:p w14:paraId="0FDB006E" w14:textId="77777777" w:rsidR="00234A86" w:rsidRPr="001E590A" w:rsidRDefault="00234A86"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Saran</w:t>
      </w:r>
    </w:p>
    <w:p w14:paraId="5FAC4337" w14:textId="77777777" w:rsidR="00C90FD2" w:rsidRPr="001E590A" w:rsidRDefault="00C90FD2" w:rsidP="001E590A">
      <w:pPr>
        <w:spacing w:after="0" w:line="240" w:lineRule="auto"/>
        <w:ind w:firstLine="567"/>
        <w:jc w:val="both"/>
        <w:rPr>
          <w:rFonts w:ascii="Times New Roman" w:hAnsi="Times New Roman" w:cs="Times New Roman"/>
          <w:sz w:val="24"/>
          <w:szCs w:val="24"/>
        </w:rPr>
      </w:pPr>
      <w:r w:rsidRPr="001E590A">
        <w:rPr>
          <w:rFonts w:ascii="Times New Roman" w:hAnsi="Times New Roman" w:cs="Times New Roman"/>
          <w:sz w:val="24"/>
          <w:szCs w:val="24"/>
        </w:rPr>
        <w:t>Penelitian ini seharusnya memerlukan waktu yang agak cukup lama agar hasil yang diperoleh bisa lebih mendalam. Diharapkan kepada peneliti selanjutnya lebih banyak memakai informan untuk mendapatkan informasi yang lebuh banyak dan lebih mendalam.</w:t>
      </w:r>
    </w:p>
    <w:p w14:paraId="6E9B8B37" w14:textId="77777777" w:rsidR="00E170EE" w:rsidRPr="001E590A" w:rsidRDefault="00E170EE" w:rsidP="001E590A">
      <w:pPr>
        <w:spacing w:after="0" w:line="240" w:lineRule="auto"/>
        <w:ind w:firstLine="567"/>
        <w:jc w:val="both"/>
        <w:rPr>
          <w:rFonts w:ascii="Times New Roman" w:hAnsi="Times New Roman" w:cs="Times New Roman"/>
          <w:sz w:val="24"/>
          <w:szCs w:val="24"/>
        </w:rPr>
      </w:pPr>
    </w:p>
    <w:p w14:paraId="6038AEF2" w14:textId="77777777" w:rsidR="00E170EE" w:rsidRPr="001E590A" w:rsidRDefault="00E170EE" w:rsidP="001E590A">
      <w:pPr>
        <w:spacing w:after="0" w:line="240" w:lineRule="auto"/>
        <w:jc w:val="both"/>
        <w:rPr>
          <w:rFonts w:ascii="Times New Roman" w:hAnsi="Times New Roman" w:cs="Times New Roman"/>
          <w:sz w:val="24"/>
          <w:szCs w:val="24"/>
        </w:rPr>
      </w:pPr>
    </w:p>
    <w:p w14:paraId="799C5E64" w14:textId="77777777" w:rsidR="00E170EE" w:rsidRPr="001E590A" w:rsidRDefault="00E170EE" w:rsidP="001E590A">
      <w:pPr>
        <w:spacing w:after="0" w:line="240" w:lineRule="auto"/>
        <w:jc w:val="both"/>
        <w:rPr>
          <w:rFonts w:ascii="Times New Roman" w:hAnsi="Times New Roman" w:cs="Times New Roman"/>
          <w:sz w:val="24"/>
          <w:szCs w:val="24"/>
        </w:rPr>
      </w:pPr>
    </w:p>
    <w:p w14:paraId="7EDE126B" w14:textId="77777777" w:rsidR="00E170EE" w:rsidRPr="001E590A" w:rsidRDefault="00E170EE" w:rsidP="001E590A">
      <w:pPr>
        <w:spacing w:after="0" w:line="240" w:lineRule="auto"/>
        <w:jc w:val="both"/>
        <w:rPr>
          <w:rFonts w:ascii="Times New Roman" w:hAnsi="Times New Roman" w:cs="Times New Roman"/>
          <w:sz w:val="24"/>
          <w:szCs w:val="24"/>
        </w:rPr>
      </w:pPr>
    </w:p>
    <w:p w14:paraId="287588E3" w14:textId="77777777" w:rsidR="00E170EE" w:rsidRPr="001E590A" w:rsidRDefault="00E170EE" w:rsidP="001E590A">
      <w:pPr>
        <w:spacing w:after="0" w:line="240" w:lineRule="auto"/>
        <w:jc w:val="both"/>
        <w:rPr>
          <w:rFonts w:ascii="Times New Roman" w:hAnsi="Times New Roman" w:cs="Times New Roman"/>
          <w:sz w:val="24"/>
          <w:szCs w:val="24"/>
        </w:rPr>
      </w:pPr>
    </w:p>
    <w:p w14:paraId="4011233D" w14:textId="77777777" w:rsidR="00E170EE" w:rsidRPr="001E590A" w:rsidRDefault="00E170EE" w:rsidP="001E590A">
      <w:pPr>
        <w:spacing w:after="0" w:line="240" w:lineRule="auto"/>
        <w:jc w:val="both"/>
        <w:rPr>
          <w:rFonts w:ascii="Times New Roman" w:hAnsi="Times New Roman" w:cs="Times New Roman"/>
          <w:sz w:val="24"/>
          <w:szCs w:val="24"/>
        </w:rPr>
      </w:pPr>
    </w:p>
    <w:p w14:paraId="6C81AC88" w14:textId="77777777" w:rsidR="00E170EE" w:rsidRPr="001E590A" w:rsidRDefault="00E170EE" w:rsidP="001E590A">
      <w:pPr>
        <w:spacing w:after="0" w:line="240" w:lineRule="auto"/>
        <w:jc w:val="both"/>
        <w:rPr>
          <w:rFonts w:ascii="Times New Roman" w:hAnsi="Times New Roman" w:cs="Times New Roman"/>
          <w:sz w:val="24"/>
          <w:szCs w:val="24"/>
        </w:rPr>
      </w:pPr>
    </w:p>
    <w:p w14:paraId="45C4C149" w14:textId="77777777" w:rsidR="00E170EE" w:rsidRPr="001E590A" w:rsidRDefault="00E170EE" w:rsidP="001E590A">
      <w:pPr>
        <w:spacing w:after="0" w:line="240" w:lineRule="auto"/>
        <w:jc w:val="both"/>
        <w:rPr>
          <w:rFonts w:ascii="Times New Roman" w:hAnsi="Times New Roman" w:cs="Times New Roman"/>
          <w:sz w:val="24"/>
          <w:szCs w:val="24"/>
        </w:rPr>
      </w:pPr>
    </w:p>
    <w:p w14:paraId="2837EC4E" w14:textId="77777777" w:rsidR="00421B25" w:rsidRPr="001E590A" w:rsidRDefault="00421B25" w:rsidP="001E590A">
      <w:pPr>
        <w:spacing w:after="0" w:line="240" w:lineRule="auto"/>
        <w:jc w:val="both"/>
        <w:rPr>
          <w:rFonts w:ascii="Times New Roman" w:hAnsi="Times New Roman" w:cs="Times New Roman"/>
          <w:sz w:val="24"/>
          <w:szCs w:val="24"/>
        </w:rPr>
      </w:pPr>
    </w:p>
    <w:p w14:paraId="04713D90" w14:textId="77777777" w:rsidR="00421B25" w:rsidRPr="001E590A" w:rsidRDefault="00421B25" w:rsidP="001E590A">
      <w:pPr>
        <w:spacing w:after="0" w:line="240" w:lineRule="auto"/>
        <w:jc w:val="both"/>
        <w:rPr>
          <w:rFonts w:ascii="Times New Roman" w:hAnsi="Times New Roman" w:cs="Times New Roman"/>
          <w:sz w:val="24"/>
          <w:szCs w:val="24"/>
        </w:rPr>
      </w:pPr>
    </w:p>
    <w:p w14:paraId="07536CE5" w14:textId="77777777" w:rsidR="00421B25" w:rsidRPr="001E590A" w:rsidRDefault="00421B25" w:rsidP="001E590A">
      <w:pPr>
        <w:spacing w:after="0" w:line="240" w:lineRule="auto"/>
        <w:jc w:val="both"/>
        <w:rPr>
          <w:rFonts w:ascii="Times New Roman" w:hAnsi="Times New Roman" w:cs="Times New Roman"/>
          <w:sz w:val="24"/>
          <w:szCs w:val="24"/>
        </w:rPr>
      </w:pPr>
    </w:p>
    <w:p w14:paraId="26854DC8" w14:textId="77777777" w:rsidR="00421B25" w:rsidRPr="001E590A" w:rsidRDefault="00421B25" w:rsidP="001E590A">
      <w:pPr>
        <w:spacing w:after="0" w:line="240" w:lineRule="auto"/>
        <w:jc w:val="both"/>
        <w:rPr>
          <w:rFonts w:ascii="Times New Roman" w:hAnsi="Times New Roman" w:cs="Times New Roman"/>
          <w:sz w:val="24"/>
          <w:szCs w:val="24"/>
        </w:rPr>
      </w:pPr>
    </w:p>
    <w:p w14:paraId="6305BB29" w14:textId="77777777" w:rsidR="00421B25" w:rsidRPr="001E590A" w:rsidRDefault="00421B25" w:rsidP="001E590A">
      <w:pPr>
        <w:spacing w:after="0" w:line="240" w:lineRule="auto"/>
        <w:jc w:val="both"/>
        <w:rPr>
          <w:rFonts w:ascii="Times New Roman" w:hAnsi="Times New Roman" w:cs="Times New Roman"/>
          <w:sz w:val="24"/>
          <w:szCs w:val="24"/>
        </w:rPr>
      </w:pPr>
    </w:p>
    <w:p w14:paraId="6DE9F500" w14:textId="77777777" w:rsidR="00C90FD2" w:rsidRPr="001E590A" w:rsidRDefault="00C90FD2" w:rsidP="001E590A">
      <w:pPr>
        <w:spacing w:after="0" w:line="240" w:lineRule="auto"/>
        <w:jc w:val="both"/>
        <w:rPr>
          <w:rFonts w:ascii="Times New Roman" w:hAnsi="Times New Roman" w:cs="Times New Roman"/>
          <w:sz w:val="24"/>
          <w:szCs w:val="24"/>
        </w:rPr>
      </w:pPr>
    </w:p>
    <w:p w14:paraId="4368EA6D" w14:textId="77777777" w:rsidR="00C90FD2" w:rsidRPr="001E590A" w:rsidRDefault="00C90FD2" w:rsidP="001E590A">
      <w:pPr>
        <w:spacing w:after="0" w:line="240" w:lineRule="auto"/>
        <w:jc w:val="both"/>
        <w:rPr>
          <w:rFonts w:ascii="Times New Roman" w:hAnsi="Times New Roman" w:cs="Times New Roman"/>
          <w:sz w:val="24"/>
          <w:szCs w:val="24"/>
        </w:rPr>
      </w:pPr>
    </w:p>
    <w:p w14:paraId="2AF620F4" w14:textId="77777777" w:rsidR="00C90FD2" w:rsidRPr="001E590A" w:rsidRDefault="00C90FD2" w:rsidP="001E590A">
      <w:pPr>
        <w:spacing w:after="0" w:line="240" w:lineRule="auto"/>
        <w:jc w:val="both"/>
        <w:rPr>
          <w:rFonts w:ascii="Times New Roman" w:hAnsi="Times New Roman" w:cs="Times New Roman"/>
          <w:sz w:val="24"/>
          <w:szCs w:val="24"/>
        </w:rPr>
      </w:pPr>
    </w:p>
    <w:p w14:paraId="3F5B03D0" w14:textId="77777777" w:rsidR="00C90FD2" w:rsidRPr="001E590A" w:rsidRDefault="00C90FD2" w:rsidP="001E590A">
      <w:pPr>
        <w:spacing w:after="0" w:line="240" w:lineRule="auto"/>
        <w:jc w:val="both"/>
        <w:rPr>
          <w:rFonts w:ascii="Times New Roman" w:hAnsi="Times New Roman" w:cs="Times New Roman"/>
          <w:sz w:val="24"/>
          <w:szCs w:val="24"/>
        </w:rPr>
      </w:pPr>
    </w:p>
    <w:p w14:paraId="21AE0DDE" w14:textId="77777777" w:rsidR="00C90FD2" w:rsidRPr="001E590A" w:rsidRDefault="00C90FD2" w:rsidP="001E590A">
      <w:pPr>
        <w:spacing w:after="0" w:line="240" w:lineRule="auto"/>
        <w:jc w:val="both"/>
        <w:rPr>
          <w:rFonts w:ascii="Times New Roman" w:hAnsi="Times New Roman" w:cs="Times New Roman"/>
          <w:sz w:val="24"/>
          <w:szCs w:val="24"/>
        </w:rPr>
      </w:pPr>
    </w:p>
    <w:p w14:paraId="2D56C62E" w14:textId="77777777" w:rsidR="00C90FD2" w:rsidRPr="001E590A" w:rsidRDefault="00C90FD2" w:rsidP="001E590A">
      <w:pPr>
        <w:spacing w:after="0" w:line="240" w:lineRule="auto"/>
        <w:jc w:val="both"/>
        <w:rPr>
          <w:rFonts w:ascii="Times New Roman" w:hAnsi="Times New Roman" w:cs="Times New Roman"/>
          <w:sz w:val="24"/>
          <w:szCs w:val="24"/>
        </w:rPr>
      </w:pPr>
    </w:p>
    <w:p w14:paraId="74FDA5F4" w14:textId="77777777" w:rsidR="00C90FD2" w:rsidRPr="001E590A" w:rsidRDefault="00C90FD2" w:rsidP="001E590A">
      <w:pPr>
        <w:spacing w:after="0" w:line="240" w:lineRule="auto"/>
        <w:jc w:val="both"/>
        <w:rPr>
          <w:rFonts w:ascii="Times New Roman" w:hAnsi="Times New Roman" w:cs="Times New Roman"/>
          <w:sz w:val="24"/>
          <w:szCs w:val="24"/>
        </w:rPr>
      </w:pPr>
    </w:p>
    <w:p w14:paraId="41D47A47" w14:textId="77777777" w:rsidR="00421B25" w:rsidRPr="001E590A" w:rsidRDefault="00421B25" w:rsidP="001E590A">
      <w:pPr>
        <w:spacing w:after="0" w:line="240" w:lineRule="auto"/>
        <w:jc w:val="both"/>
        <w:rPr>
          <w:rFonts w:ascii="Times New Roman" w:hAnsi="Times New Roman" w:cs="Times New Roman"/>
          <w:sz w:val="24"/>
          <w:szCs w:val="24"/>
        </w:rPr>
      </w:pPr>
    </w:p>
    <w:p w14:paraId="0F63BA5B" w14:textId="77777777" w:rsidR="00421B25" w:rsidRPr="001E590A" w:rsidRDefault="00421B25" w:rsidP="001E590A">
      <w:pPr>
        <w:spacing w:after="0" w:line="240" w:lineRule="auto"/>
        <w:jc w:val="both"/>
        <w:rPr>
          <w:rFonts w:ascii="Times New Roman" w:hAnsi="Times New Roman" w:cs="Times New Roman"/>
          <w:sz w:val="24"/>
          <w:szCs w:val="24"/>
        </w:rPr>
      </w:pPr>
    </w:p>
    <w:p w14:paraId="7FF0F040" w14:textId="77777777" w:rsidR="00C90FD2" w:rsidRPr="001E590A" w:rsidRDefault="00C90FD2" w:rsidP="001E590A">
      <w:pPr>
        <w:spacing w:after="0" w:line="240" w:lineRule="auto"/>
        <w:jc w:val="both"/>
        <w:rPr>
          <w:rFonts w:ascii="Times New Roman" w:hAnsi="Times New Roman" w:cs="Times New Roman"/>
          <w:sz w:val="24"/>
          <w:szCs w:val="24"/>
        </w:rPr>
      </w:pPr>
    </w:p>
    <w:p w14:paraId="593DB41F" w14:textId="77777777" w:rsidR="00E170EE" w:rsidRPr="001E590A" w:rsidRDefault="00E170EE" w:rsidP="001E590A">
      <w:pPr>
        <w:spacing w:after="0" w:line="240" w:lineRule="auto"/>
        <w:jc w:val="both"/>
        <w:rPr>
          <w:rFonts w:ascii="Times New Roman" w:hAnsi="Times New Roman" w:cs="Times New Roman"/>
          <w:b/>
          <w:sz w:val="24"/>
          <w:szCs w:val="24"/>
        </w:rPr>
      </w:pPr>
      <w:r w:rsidRPr="001E590A">
        <w:rPr>
          <w:rFonts w:ascii="Times New Roman" w:hAnsi="Times New Roman" w:cs="Times New Roman"/>
          <w:b/>
          <w:sz w:val="24"/>
          <w:szCs w:val="24"/>
        </w:rPr>
        <w:t>DAFTAR PUSTAKA</w:t>
      </w:r>
    </w:p>
    <w:p w14:paraId="2F33E041" w14:textId="77777777" w:rsidR="00D574E1" w:rsidRPr="001E590A" w:rsidRDefault="00E170EE" w:rsidP="001E59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590A">
        <w:rPr>
          <w:rFonts w:ascii="Times New Roman" w:hAnsi="Times New Roman" w:cs="Times New Roman"/>
          <w:sz w:val="24"/>
          <w:szCs w:val="24"/>
        </w:rPr>
        <w:fldChar w:fldCharType="begin" w:fldLock="1"/>
      </w:r>
      <w:r w:rsidRPr="001E590A">
        <w:rPr>
          <w:rFonts w:ascii="Times New Roman" w:hAnsi="Times New Roman" w:cs="Times New Roman"/>
          <w:sz w:val="24"/>
          <w:szCs w:val="24"/>
        </w:rPr>
        <w:instrText xml:space="preserve">ADDIN Mendeley Bibliography CSL_BIBLIOGRAPHY </w:instrText>
      </w:r>
      <w:r w:rsidRPr="001E590A">
        <w:rPr>
          <w:rFonts w:ascii="Times New Roman" w:hAnsi="Times New Roman" w:cs="Times New Roman"/>
          <w:sz w:val="24"/>
          <w:szCs w:val="24"/>
        </w:rPr>
        <w:fldChar w:fldCharType="separate"/>
      </w:r>
      <w:r w:rsidR="00D574E1" w:rsidRPr="001E590A">
        <w:rPr>
          <w:rFonts w:ascii="Times New Roman" w:hAnsi="Times New Roman" w:cs="Times New Roman"/>
          <w:noProof/>
          <w:sz w:val="24"/>
          <w:szCs w:val="24"/>
        </w:rPr>
        <w:t xml:space="preserve">Dianastiti, Firstya Evi, Novitasari Novitasari, and Anggita Febriana Wati. 2020. “Urgensi Inklusi Pajak Pada Mata Kuliah Umum Di Perguruan Tinggi: Studi Kasus Persepsi Dan Pemahaman Perpajakan Mahasiswa Universitas Tidar.” </w:t>
      </w:r>
      <w:r w:rsidR="00D574E1" w:rsidRPr="001E590A">
        <w:rPr>
          <w:rFonts w:ascii="Times New Roman" w:hAnsi="Times New Roman" w:cs="Times New Roman"/>
          <w:i/>
          <w:iCs/>
          <w:noProof/>
          <w:sz w:val="24"/>
          <w:szCs w:val="24"/>
        </w:rPr>
        <w:t>Journal of Public Administration and Local Governance</w:t>
      </w:r>
      <w:r w:rsidR="00D574E1" w:rsidRPr="001E590A">
        <w:rPr>
          <w:rFonts w:ascii="Times New Roman" w:hAnsi="Times New Roman" w:cs="Times New Roman"/>
          <w:noProof/>
          <w:sz w:val="24"/>
          <w:szCs w:val="24"/>
        </w:rPr>
        <w:t xml:space="preserve"> 4(1): 65–80. https://jurnal.untidar.ac.id/index.php/publicadminis/article/view/2394/1328%0Ahttps://jurnal.untidar.ac.id/index.php/publicadminis/article/view/2394.</w:t>
      </w:r>
    </w:p>
    <w:p w14:paraId="742EF307" w14:textId="77777777" w:rsidR="00D574E1" w:rsidRPr="001E590A" w:rsidRDefault="00D574E1" w:rsidP="001E59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590A">
        <w:rPr>
          <w:rFonts w:ascii="Times New Roman" w:hAnsi="Times New Roman" w:cs="Times New Roman"/>
          <w:noProof/>
          <w:sz w:val="24"/>
          <w:szCs w:val="24"/>
        </w:rPr>
        <w:t>Perpajakan, D A N Sosialisasi, and Siti Khusnul Abadiyah. 2020. “Penerapan E-Filing Sekolah Tinggi Ilmu Ekonomi Indonesia Jakarta 2020 Pernyataan Keaslian Skripsi.”</w:t>
      </w:r>
    </w:p>
    <w:p w14:paraId="482E5671" w14:textId="77777777" w:rsidR="00D574E1" w:rsidRPr="001E590A" w:rsidRDefault="00D574E1" w:rsidP="001E59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590A">
        <w:rPr>
          <w:rFonts w:ascii="Times New Roman" w:hAnsi="Times New Roman" w:cs="Times New Roman"/>
          <w:noProof/>
          <w:sz w:val="24"/>
          <w:szCs w:val="24"/>
        </w:rPr>
        <w:t xml:space="preserve">Sari, Dian Purnama. 2020. “Persepsi Wajib Pajak Terhadap Citra Perpajakan Indonesia Setelah Fenomena Kasus Korupsi Pajak.” </w:t>
      </w:r>
      <w:r w:rsidRPr="001E590A">
        <w:rPr>
          <w:rFonts w:ascii="Times New Roman" w:hAnsi="Times New Roman" w:cs="Times New Roman"/>
          <w:i/>
          <w:iCs/>
          <w:noProof/>
          <w:sz w:val="24"/>
          <w:szCs w:val="24"/>
        </w:rPr>
        <w:t>Akutansi Bisnis &amp; Manajemen ( ABM )</w:t>
      </w:r>
      <w:r w:rsidRPr="001E590A">
        <w:rPr>
          <w:rFonts w:ascii="Times New Roman" w:hAnsi="Times New Roman" w:cs="Times New Roman"/>
          <w:noProof/>
          <w:sz w:val="24"/>
          <w:szCs w:val="24"/>
        </w:rPr>
        <w:t xml:space="preserve"> 27(1): 15.</w:t>
      </w:r>
    </w:p>
    <w:p w14:paraId="34B7137B" w14:textId="77777777" w:rsidR="00E170EE" w:rsidRPr="001E590A" w:rsidRDefault="00E170EE" w:rsidP="001E590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E590A">
        <w:rPr>
          <w:rFonts w:ascii="Times New Roman" w:hAnsi="Times New Roman" w:cs="Times New Roman"/>
          <w:sz w:val="24"/>
          <w:szCs w:val="24"/>
        </w:rPr>
        <w:fldChar w:fldCharType="end"/>
      </w:r>
    </w:p>
    <w:sectPr w:rsidR="00E170EE" w:rsidRPr="001E59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203354"/>
    <w:multiLevelType w:val="hybridMultilevel"/>
    <w:tmpl w:val="2D00B6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7A0F44"/>
    <w:multiLevelType w:val="hybridMultilevel"/>
    <w:tmpl w:val="222E96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D6610FC"/>
    <w:multiLevelType w:val="hybridMultilevel"/>
    <w:tmpl w:val="03587F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7667EB"/>
    <w:multiLevelType w:val="hybridMultilevel"/>
    <w:tmpl w:val="892E12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C5B698B"/>
    <w:multiLevelType w:val="hybridMultilevel"/>
    <w:tmpl w:val="3AC859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DD04066"/>
    <w:multiLevelType w:val="hybridMultilevel"/>
    <w:tmpl w:val="CE040014"/>
    <w:lvl w:ilvl="0" w:tplc="409274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7BB3999"/>
    <w:multiLevelType w:val="hybridMultilevel"/>
    <w:tmpl w:val="4E6E39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8316FEB"/>
    <w:multiLevelType w:val="hybridMultilevel"/>
    <w:tmpl w:val="73A639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C926601"/>
    <w:multiLevelType w:val="hybridMultilevel"/>
    <w:tmpl w:val="56AEA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F2F3942"/>
    <w:multiLevelType w:val="hybridMultilevel"/>
    <w:tmpl w:val="87BA72D8"/>
    <w:lvl w:ilvl="0" w:tplc="49F4AD6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5330A55"/>
    <w:multiLevelType w:val="hybridMultilevel"/>
    <w:tmpl w:val="7A324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05800D7"/>
    <w:multiLevelType w:val="hybridMultilevel"/>
    <w:tmpl w:val="E362D0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1634D8B"/>
    <w:multiLevelType w:val="hybridMultilevel"/>
    <w:tmpl w:val="CE867F18"/>
    <w:lvl w:ilvl="0" w:tplc="137CF27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7F1C1E27"/>
    <w:multiLevelType w:val="hybridMultilevel"/>
    <w:tmpl w:val="F10E57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38156766">
    <w:abstractNumId w:val="3"/>
  </w:num>
  <w:num w:numId="2" w16cid:durableId="366680942">
    <w:abstractNumId w:val="12"/>
  </w:num>
  <w:num w:numId="3" w16cid:durableId="2069061754">
    <w:abstractNumId w:val="0"/>
  </w:num>
  <w:num w:numId="4" w16cid:durableId="1384989477">
    <w:abstractNumId w:val="7"/>
  </w:num>
  <w:num w:numId="5" w16cid:durableId="2012758240">
    <w:abstractNumId w:val="11"/>
  </w:num>
  <w:num w:numId="6" w16cid:durableId="1707370104">
    <w:abstractNumId w:val="10"/>
  </w:num>
  <w:num w:numId="7" w16cid:durableId="1119301990">
    <w:abstractNumId w:val="9"/>
  </w:num>
  <w:num w:numId="8" w16cid:durableId="496380846">
    <w:abstractNumId w:val="8"/>
  </w:num>
  <w:num w:numId="9" w16cid:durableId="412313509">
    <w:abstractNumId w:val="2"/>
  </w:num>
  <w:num w:numId="10" w16cid:durableId="1377126457">
    <w:abstractNumId w:val="13"/>
  </w:num>
  <w:num w:numId="11" w16cid:durableId="922959464">
    <w:abstractNumId w:val="4"/>
  </w:num>
  <w:num w:numId="12" w16cid:durableId="349918080">
    <w:abstractNumId w:val="1"/>
  </w:num>
  <w:num w:numId="13" w16cid:durableId="344947035">
    <w:abstractNumId w:val="5"/>
  </w:num>
  <w:num w:numId="14" w16cid:durableId="46262438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0EE"/>
    <w:rsid w:val="00037705"/>
    <w:rsid w:val="00054738"/>
    <w:rsid w:val="000D13A7"/>
    <w:rsid w:val="00111CD8"/>
    <w:rsid w:val="001E590A"/>
    <w:rsid w:val="001E6976"/>
    <w:rsid w:val="00234A86"/>
    <w:rsid w:val="002C5385"/>
    <w:rsid w:val="00310862"/>
    <w:rsid w:val="00331FE9"/>
    <w:rsid w:val="00394ABF"/>
    <w:rsid w:val="003C01BC"/>
    <w:rsid w:val="00412E1B"/>
    <w:rsid w:val="00421B25"/>
    <w:rsid w:val="00487F90"/>
    <w:rsid w:val="004C4C36"/>
    <w:rsid w:val="00577E05"/>
    <w:rsid w:val="006520C2"/>
    <w:rsid w:val="00684423"/>
    <w:rsid w:val="006A4FA4"/>
    <w:rsid w:val="007B5B65"/>
    <w:rsid w:val="007E4515"/>
    <w:rsid w:val="007F6A06"/>
    <w:rsid w:val="00837388"/>
    <w:rsid w:val="0092542C"/>
    <w:rsid w:val="009B4CB2"/>
    <w:rsid w:val="009B5CA9"/>
    <w:rsid w:val="00A044A2"/>
    <w:rsid w:val="00A17D79"/>
    <w:rsid w:val="00A31EF6"/>
    <w:rsid w:val="00A359DC"/>
    <w:rsid w:val="00AA7321"/>
    <w:rsid w:val="00AC58EC"/>
    <w:rsid w:val="00AE34CC"/>
    <w:rsid w:val="00AF590C"/>
    <w:rsid w:val="00B04392"/>
    <w:rsid w:val="00C20EB0"/>
    <w:rsid w:val="00C557F5"/>
    <w:rsid w:val="00C90FD2"/>
    <w:rsid w:val="00C93461"/>
    <w:rsid w:val="00D574E1"/>
    <w:rsid w:val="00D75D3C"/>
    <w:rsid w:val="00DD595A"/>
    <w:rsid w:val="00DD6E0D"/>
    <w:rsid w:val="00E170EE"/>
    <w:rsid w:val="00E35C01"/>
    <w:rsid w:val="00F04BBA"/>
    <w:rsid w:val="00F26D41"/>
    <w:rsid w:val="00F8271C"/>
    <w:rsid w:val="00FB6404"/>
    <w:rsid w:val="00FF59A3"/>
    <w:rsid w:val="00FF6C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087BBC"/>
  <w15:docId w15:val="{161966FA-87F8-4CF4-AE98-9AB34B32F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59DC"/>
    <w:pPr>
      <w:ind w:left="720"/>
      <w:contextualSpacing/>
    </w:pPr>
  </w:style>
  <w:style w:type="character" w:styleId="Hyperlink">
    <w:name w:val="Hyperlink"/>
    <w:basedOn w:val="DefaultParagraphFont"/>
    <w:uiPriority w:val="99"/>
    <w:unhideWhenUsed/>
    <w:rsid w:val="00AC58E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uinsyahada.ac.id/permasalahan-yang-melanda-ditjen-pajak-dan-kepercayaan-masyaraka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lwiyaniiii@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65128C-160B-464C-93D3-F275443C8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5131</Words>
  <Characters>2924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wiyani army</dc:creator>
  <cp:lastModifiedBy>HP</cp:lastModifiedBy>
  <cp:revision>2</cp:revision>
  <dcterms:created xsi:type="dcterms:W3CDTF">2024-06-10T13:51:00Z</dcterms:created>
  <dcterms:modified xsi:type="dcterms:W3CDTF">2024-06-10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583c1a-f378-34a0-85ba-28b322caf9f4</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